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A09CB" w14:textId="226C360B" w:rsidR="001E2904" w:rsidRPr="00D50C5F" w:rsidRDefault="001C113A" w:rsidP="005D1091">
      <w:pPr>
        <w:pStyle w:val="berschrift1"/>
        <w:spacing w:after="0"/>
        <w:rPr>
          <w:b/>
        </w:rPr>
      </w:pPr>
      <w:r>
        <w:rPr>
          <w:b/>
        </w:rPr>
        <w:t>Process Modeling and Implementation with Python</w:t>
      </w:r>
      <w:r w:rsidR="00043577">
        <w:rPr>
          <w:b/>
        </w:rPr>
        <w:t>, Node-RED and Raspberry Pi</w:t>
      </w:r>
    </w:p>
    <w:p w14:paraId="672A6659" w14:textId="77777777" w:rsidR="00D50C5F" w:rsidRDefault="00D50C5F" w:rsidP="005D1091">
      <w:pPr>
        <w:spacing w:after="0"/>
        <w:jc w:val="center"/>
      </w:pPr>
    </w:p>
    <w:p w14:paraId="319488C7" w14:textId="095B3427" w:rsidR="00876BF1" w:rsidRPr="00876BF1" w:rsidRDefault="00D30FFD" w:rsidP="005D1091">
      <w:pPr>
        <w:spacing w:after="0"/>
        <w:jc w:val="center"/>
      </w:pPr>
      <w:r>
        <w:t xml:space="preserve">David </w:t>
      </w:r>
      <w:proofErr w:type="spellStart"/>
      <w:r>
        <w:t>Senn</w:t>
      </w:r>
      <w:proofErr w:type="spellEnd"/>
      <w:r>
        <w:t>, Kai Aebli</w:t>
      </w:r>
    </w:p>
    <w:p w14:paraId="549349C2" w14:textId="30586771" w:rsidR="00D50C5F" w:rsidRDefault="00D50C5F" w:rsidP="00D50C5F">
      <w:pPr>
        <w:spacing w:after="0"/>
        <w:jc w:val="center"/>
      </w:pPr>
      <w:r>
        <w:t xml:space="preserve">Department of </w:t>
      </w:r>
      <w:r w:rsidR="00D30FFD">
        <w:t>Life Sciences and Facility Management</w:t>
      </w:r>
      <w:r>
        <w:t xml:space="preserve">, </w:t>
      </w:r>
      <w:r w:rsidR="0001636D">
        <w:t>ZHAW</w:t>
      </w:r>
      <w:r>
        <w:t xml:space="preserve"> – </w:t>
      </w:r>
      <w:proofErr w:type="spellStart"/>
      <w:r w:rsidR="0001636D">
        <w:t>Wädenswil</w:t>
      </w:r>
      <w:proofErr w:type="spellEnd"/>
    </w:p>
    <w:p w14:paraId="30F49A1C" w14:textId="73872368" w:rsidR="00876BF1" w:rsidRDefault="002654C4" w:rsidP="005D1091">
      <w:pPr>
        <w:spacing w:after="0"/>
        <w:jc w:val="center"/>
      </w:pPr>
      <w:r>
        <w:t>ADLS 22</w:t>
      </w:r>
      <w:r w:rsidR="00D50C5F">
        <w:t xml:space="preserve">: </w:t>
      </w:r>
      <w:r>
        <w:t>Project Work 1</w:t>
      </w:r>
    </w:p>
    <w:p w14:paraId="1B72369C" w14:textId="5A78EA29" w:rsidR="00D50C5F" w:rsidRDefault="002D4FCB" w:rsidP="005D1091">
      <w:pPr>
        <w:spacing w:after="0"/>
        <w:jc w:val="center"/>
      </w:pPr>
      <w:r>
        <w:t xml:space="preserve">Marco </w:t>
      </w:r>
      <w:proofErr w:type="spellStart"/>
      <w:r>
        <w:t>Brunschwiler</w:t>
      </w:r>
      <w:proofErr w:type="spellEnd"/>
    </w:p>
    <w:p w14:paraId="491072FA" w14:textId="49DBBAA0" w:rsidR="00D50C5F" w:rsidRPr="00876BF1" w:rsidRDefault="00CA668E" w:rsidP="005D1091">
      <w:pPr>
        <w:spacing w:after="0"/>
        <w:jc w:val="center"/>
      </w:pPr>
      <w:r>
        <w:t>23.05.2024</w:t>
      </w:r>
    </w:p>
    <w:p w14:paraId="0A37501D" w14:textId="77777777" w:rsidR="00F74983" w:rsidRDefault="00876BF1" w:rsidP="00D50C5F">
      <w:pPr>
        <w:spacing w:after="0"/>
        <w:jc w:val="center"/>
      </w:pPr>
      <w:r w:rsidRPr="00876BF1">
        <w:br w:type="page"/>
      </w:r>
    </w:p>
    <w:p w14:paraId="4C80CED2" w14:textId="7B6CEDF6" w:rsidR="00F74983" w:rsidRPr="00C4379C" w:rsidRDefault="005718E9" w:rsidP="005D1091">
      <w:pPr>
        <w:pStyle w:val="berschrift2"/>
        <w:spacing w:after="0"/>
      </w:pPr>
      <w:bookmarkStart w:id="0" w:name="_Ref164720235"/>
      <w:r>
        <w:lastRenderedPageBreak/>
        <w:t>Introduction</w:t>
      </w:r>
      <w:bookmarkEnd w:id="0"/>
    </w:p>
    <w:p w14:paraId="40A77894" w14:textId="5C3270B9" w:rsidR="001026F5" w:rsidRDefault="00FF1530" w:rsidP="005D1091">
      <w:pPr>
        <w:spacing w:after="0"/>
      </w:pPr>
      <w:r>
        <w:t xml:space="preserve">The market of </w:t>
      </w:r>
      <w:r w:rsidR="00021F82">
        <w:t>robotic process au</w:t>
      </w:r>
      <w:r w:rsidR="00C32A43">
        <w:t xml:space="preserve">tomation </w:t>
      </w:r>
      <w:r w:rsidR="00BE3784">
        <w:t xml:space="preserve">is predicted to grow </w:t>
      </w:r>
      <w:r w:rsidR="002609DF">
        <w:t>up to US$ 3.97 billion by 2025</w:t>
      </w:r>
      <w:r w:rsidR="0091195C">
        <w:t xml:space="preserve">, with an annual growth rate around 31%. </w:t>
      </w:r>
      <w:r w:rsidR="00A04C9E">
        <w:t xml:space="preserve">While robotic process automation is designed to work </w:t>
      </w:r>
      <w:r w:rsidR="008B54C9">
        <w:t>24 hours per day</w:t>
      </w:r>
      <w:r w:rsidR="00B06C87">
        <w:t xml:space="preserve"> and </w:t>
      </w:r>
      <w:r w:rsidR="00A04C9E">
        <w:t>faster and more accurat</w:t>
      </w:r>
      <w:r w:rsidR="008B54C9">
        <w:t xml:space="preserve">e than humans </w:t>
      </w:r>
      <w:r w:rsidR="00B06C87">
        <w:t xml:space="preserve">it is not </w:t>
      </w:r>
      <w:r w:rsidR="00667ED8">
        <w:t xml:space="preserve">intended to </w:t>
      </w:r>
      <w:r w:rsidR="0023715C">
        <w:t>fully compensate human labor</w:t>
      </w:r>
      <w:r w:rsidR="00AF2736">
        <w:t xml:space="preserve">. </w:t>
      </w:r>
      <w:r w:rsidR="002426CD">
        <w:t xml:space="preserve">Rather its usage is supposed to free humans from repetitive, routine and </w:t>
      </w:r>
      <w:r w:rsidR="001E0045">
        <w:t>tedious</w:t>
      </w:r>
      <w:r w:rsidR="00933663">
        <w:t xml:space="preserve"> tasks and allow them to focus to the work that demands cre</w:t>
      </w:r>
      <w:r w:rsidR="001026F5">
        <w:t>ativity and innovation.</w:t>
      </w:r>
      <w:r w:rsidR="00906CA7">
        <w:t xml:space="preserve"> The automation of processes brings </w:t>
      </w:r>
      <w:r w:rsidR="00720326">
        <w:t>various benefits such as optimization of resources through a reduction in staff</w:t>
      </w:r>
      <w:r w:rsidR="00DC7558">
        <w:t>, higher security, safety and reliability</w:t>
      </w:r>
      <w:r w:rsidR="001E7414">
        <w:t xml:space="preserve"> or faster response and result</w:t>
      </w:r>
      <w:r w:rsidR="00566F2A">
        <w:t>, since there is no human intervention required, the staff does not come in direct contact with the plant</w:t>
      </w:r>
      <w:r w:rsidR="00BA212E">
        <w:t xml:space="preserve"> and the chances of human error are reduced. </w:t>
      </w:r>
      <w:r w:rsidR="006208A1">
        <w:rPr>
          <w:color w:val="2B579A"/>
          <w:shd w:val="clear" w:color="auto" w:fill="E6E6E6"/>
        </w:rPr>
        <w:fldChar w:fldCharType="begin"/>
      </w:r>
      <w:r w:rsidR="006208A1">
        <w:instrText xml:space="preserve"> ADDIN ZOTERO_ITEM CSL_CITATION {"citationID":"RWdf1PUo","properties":{"formattedCitation":"(Axmann &amp; Harmoko, 2020)","plainCitation":"(Axmann &amp; Harmoko, 2020)","noteIndex":0},"citationItems":[{"id":36,"uris":["http://zotero.org/groups/5422088/items/98YZIHRV"],"itemData":{"id":36,"type":"paper-conference","abstract":"Robotic Process Automation (RPA) is an office automation solution that has grown rapidly in recent years. RPA is not a physical robot, it is a software that act like human in interacting with computer. The Activities such as reading emails, opening attachments, entering data, making reports and others, is done fast, accurate and reliable. RPA has three different types; attended mode, unattended mode and hybrid, which can be used for various processes in many departments such as; purchasing, production, human resources, sales and marketing. RPA brings benefits for companies, customers and employees. However, the limitations of RPA are still a challenge that must be overcome by software developers and other service provider. Compare to other technology (PPS, Digital Twin, AR and VR), RPA provides highest efficiency in personnel cost and it requires lowest investment cost. RPA is relatively easy to adapted and integrated into process and system in the company, so the development time of RPA is shorter than other technology.","container-title":"2020 10th International Conference on Advanced Computer Information Technologies (ACIT)","DOI":"10.1109/ACIT49673.2020.9208907","event-title":"2020 10th International Conference on Advanced Computer Information Technologies (ACIT)","page":"559-562","source":"IEEE Xplore","title":"Robotic Process Automation: An Overview and Comparison to Other Technology in Industry 4.0","title-short":"Robotic Process Automation","URL":"https://ieeexplore.ieee.org/abstract/document/9208907","author":[{"family":"Axmann","given":"Bernhard"},{"family":"Harmoko","given":"Harmoko"}],"accessed":{"date-parts":[["2024",4,22]]},"issued":{"date-parts":[["2020",9]]}}}],"schema":"https://github.com/citation-style-language/schema/raw/master/csl-citation.json"} </w:instrText>
      </w:r>
      <w:r w:rsidR="006208A1">
        <w:rPr>
          <w:color w:val="2B579A"/>
          <w:shd w:val="clear" w:color="auto" w:fill="E6E6E6"/>
        </w:rPr>
        <w:fldChar w:fldCharType="separate"/>
      </w:r>
      <w:r w:rsidR="006208A1" w:rsidRPr="006208A1">
        <w:t>(Axmann &amp; Harmoko, 2020)</w:t>
      </w:r>
      <w:r w:rsidR="006208A1">
        <w:rPr>
          <w:color w:val="2B579A"/>
          <w:shd w:val="clear" w:color="auto" w:fill="E6E6E6"/>
        </w:rPr>
        <w:fldChar w:fldCharType="end"/>
      </w:r>
    </w:p>
    <w:p w14:paraId="781038E4" w14:textId="64F312E0" w:rsidR="00B123D9" w:rsidRDefault="00AF2736" w:rsidP="005D1091">
      <w:pPr>
        <w:spacing w:after="0"/>
      </w:pPr>
      <w:r>
        <w:t xml:space="preserve"> </w:t>
      </w:r>
      <w:r w:rsidR="00027BB0">
        <w:t xml:space="preserve">An important tool in the field of process automation is the Raspberry Pi. </w:t>
      </w:r>
      <w:r w:rsidR="008C06EA">
        <w:t>RPi is a Linux based single board computer</w:t>
      </w:r>
      <w:r w:rsidR="00AB0E43">
        <w:t xml:space="preserve"> equipped with GPIO ports for connecting sensors and actuators</w:t>
      </w:r>
      <w:r w:rsidR="00464B9A">
        <w:t xml:space="preserve">. </w:t>
      </w:r>
      <w:r w:rsidR="004F711F">
        <w:t xml:space="preserve">RPi </w:t>
      </w:r>
      <w:r w:rsidR="00A50748">
        <w:t>are</w:t>
      </w:r>
      <w:r w:rsidR="004F711F">
        <w:t xml:space="preserve"> used in various industries </w:t>
      </w:r>
      <w:r w:rsidR="00A50748">
        <w:t xml:space="preserve">like </w:t>
      </w:r>
      <w:r w:rsidR="005846AF">
        <w:t xml:space="preserve">Engineering, Computer Science, Biochemistry, Genetics, Environmental Science, Robotics, Business, Management and Accounting and many more. </w:t>
      </w:r>
      <w:r w:rsidR="005557CC">
        <w:t xml:space="preserve">In the field of Robotics there are numerous </w:t>
      </w:r>
      <w:r w:rsidR="004567F2">
        <w:t>applications</w:t>
      </w:r>
      <w:r w:rsidR="0073640D">
        <w:t xml:space="preserve"> reaching from </w:t>
      </w:r>
      <w:r w:rsidR="00DC373E">
        <w:t xml:space="preserve">surveillance and military to crop </w:t>
      </w:r>
      <w:r w:rsidR="001E0045">
        <w:t>disease</w:t>
      </w:r>
      <w:r w:rsidR="00DC373E">
        <w:t xml:space="preserve"> detection </w:t>
      </w:r>
      <w:r w:rsidR="00AE46D8">
        <w:t xml:space="preserve">or multi-utility </w:t>
      </w:r>
      <w:r w:rsidR="00CC54B9">
        <w:t xml:space="preserve">robots. </w:t>
      </w:r>
      <w:r w:rsidR="00CB7A22">
        <w:rPr>
          <w:color w:val="2B579A"/>
          <w:shd w:val="clear" w:color="auto" w:fill="E6E6E6"/>
        </w:rPr>
        <w:fldChar w:fldCharType="begin"/>
      </w:r>
      <w:r w:rsidR="00CB7A22">
        <w:instrText xml:space="preserve"> ADDIN ZOTERO_ITEM CSL_CITATION {"citationID":"ZkPGt8Xf","properties":{"formattedCitation":"(Mathe et al., 2022)","plainCitation":"(Mathe et al., 2022)","noteIndex":0},"citationItems":[{"id":17,"uris":["http://zotero.org/groups/5422088/items/JKYDL8L6"],"itemData":{"id":17,"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sidR="00CB7A22">
        <w:rPr>
          <w:color w:val="2B579A"/>
          <w:shd w:val="clear" w:color="auto" w:fill="E6E6E6"/>
        </w:rPr>
        <w:fldChar w:fldCharType="separate"/>
      </w:r>
      <w:r w:rsidR="00CB7A22" w:rsidRPr="00CB7A22">
        <w:t>(Mathe et al., 2022)</w:t>
      </w:r>
      <w:r w:rsidR="00CB7A22">
        <w:rPr>
          <w:color w:val="2B579A"/>
          <w:shd w:val="clear" w:color="auto" w:fill="E6E6E6"/>
        </w:rPr>
        <w:fldChar w:fldCharType="end"/>
      </w:r>
    </w:p>
    <w:p w14:paraId="35C7D196" w14:textId="28B08442" w:rsidR="004A0D6A" w:rsidRDefault="00307FAC" w:rsidP="005D1091">
      <w:pPr>
        <w:spacing w:after="0"/>
      </w:pPr>
      <w:r>
        <w:t xml:space="preserve">The cloud technology is </w:t>
      </w:r>
      <w:r w:rsidR="00106679">
        <w:t xml:space="preserve">evolving towards multi-cloud environments integrating </w:t>
      </w:r>
      <w:r w:rsidR="006B3F83">
        <w:t xml:space="preserve">various devices leading to </w:t>
      </w:r>
      <w:r w:rsidR="00451272">
        <w:t>the development of edge cloud and</w:t>
      </w:r>
      <w:r w:rsidR="000F68FF">
        <w:t xml:space="preserve"> so-called</w:t>
      </w:r>
      <w:r w:rsidR="00451272">
        <w:t xml:space="preserve"> </w:t>
      </w:r>
      <w:r w:rsidR="00F83005">
        <w:t>fog computing. This</w:t>
      </w:r>
      <w:r w:rsidR="0073069D">
        <w:t xml:space="preserve"> </w:t>
      </w:r>
      <w:r w:rsidR="00641370">
        <w:t xml:space="preserve">combination of cloud and IoT (Internet of Things) technologies requires the </w:t>
      </w:r>
      <w:r w:rsidR="00D63D94">
        <w:t>merging</w:t>
      </w:r>
      <w:r w:rsidR="00641370">
        <w:t xml:space="preserve"> of data center </w:t>
      </w:r>
      <w:r w:rsidR="00611FD8">
        <w:t xml:space="preserve">technologies with </w:t>
      </w:r>
      <w:r w:rsidR="00365F63">
        <w:t>smaller, more constrained devices.</w:t>
      </w:r>
      <w:r w:rsidR="007F3F81">
        <w:t xml:space="preserve"> To build such an edge cluster architecture </w:t>
      </w:r>
      <w:proofErr w:type="spellStart"/>
      <w:r w:rsidR="007F3F81">
        <w:t>RPis</w:t>
      </w:r>
      <w:proofErr w:type="spellEnd"/>
      <w:r w:rsidR="007F3F81">
        <w:t xml:space="preserve"> can be used as edge nodes</w:t>
      </w:r>
      <w:r w:rsidR="009E2843">
        <w:t xml:space="preserve"> (local computation and data storage next to the source of the data)</w:t>
      </w:r>
      <w:r w:rsidR="007F3F81">
        <w:t>.</w:t>
      </w:r>
      <w:r w:rsidR="009E2843">
        <w:t xml:space="preserve"> </w:t>
      </w:r>
      <w:r w:rsidR="009E2843">
        <w:fldChar w:fldCharType="begin"/>
      </w:r>
      <w:r w:rsidR="009E2843">
        <w:instrText xml:space="preserve"> ADDIN ZOTERO_ITEM CSL_CITATION {"citationID":"nyBy3T38","properties":{"formattedCitation":"(Pahl et al., 2016)","plainCitation":"(Pahl et al., 2016)","noteIndex":0},"citationItems":[{"id":23,"uris":["http://zotero.org/groups/5422088/items/2WNBGVIU"],"itemData":{"id":23,"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sidR="009E2843">
        <w:fldChar w:fldCharType="separate"/>
      </w:r>
      <w:r w:rsidR="009E2843" w:rsidRPr="009E2843">
        <w:t>(</w:t>
      </w:r>
      <w:proofErr w:type="spellStart"/>
      <w:r w:rsidR="009E2843" w:rsidRPr="009E2843">
        <w:t>Pahl</w:t>
      </w:r>
      <w:proofErr w:type="spellEnd"/>
      <w:r w:rsidR="009E2843" w:rsidRPr="009E2843">
        <w:t xml:space="preserve"> et al., 2016)</w:t>
      </w:r>
      <w:r w:rsidR="009E2843">
        <w:fldChar w:fldCharType="end"/>
      </w:r>
    </w:p>
    <w:p w14:paraId="0C94359D" w14:textId="4B043DFE" w:rsidR="00121463" w:rsidRPr="00121463" w:rsidRDefault="00121463" w:rsidP="005D1091">
      <w:pPr>
        <w:spacing w:after="0"/>
        <w:rPr>
          <w:color w:val="FF0000"/>
        </w:rPr>
      </w:pPr>
      <w:r w:rsidRPr="00121463">
        <w:rPr>
          <w:color w:val="FF0000"/>
        </w:rPr>
        <w:t xml:space="preserve">Text about </w:t>
      </w:r>
      <w:proofErr w:type="spellStart"/>
      <w:r w:rsidRPr="00121463">
        <w:rPr>
          <w:color w:val="FF0000"/>
        </w:rPr>
        <w:t>Dobot</w:t>
      </w:r>
      <w:proofErr w:type="spellEnd"/>
    </w:p>
    <w:p w14:paraId="0896DB2D" w14:textId="7DADF6EE" w:rsidR="00667720" w:rsidRDefault="00667720" w:rsidP="005D1091">
      <w:pPr>
        <w:spacing w:after="0"/>
      </w:pPr>
      <w:r>
        <w:lastRenderedPageBreak/>
        <w:t xml:space="preserve">In this project the goal is the investigate the application of RPi in combination with </w:t>
      </w:r>
      <w:r w:rsidR="003A0BCA">
        <w:t>the</w:t>
      </w:r>
      <w:r>
        <w:t xml:space="preserve"> </w:t>
      </w:r>
      <w:proofErr w:type="spellStart"/>
      <w:r>
        <w:t>Dobot</w:t>
      </w:r>
      <w:proofErr w:type="spellEnd"/>
      <w:r>
        <w:t xml:space="preserve"> Magician</w:t>
      </w:r>
      <w:r w:rsidR="003A0BCA">
        <w:t xml:space="preserve"> robot</w:t>
      </w:r>
      <w:r>
        <w:t xml:space="preserve"> </w:t>
      </w:r>
      <w:r w:rsidR="003A0BCA">
        <w:t xml:space="preserve">in process automation and robotics. In our setting the RPi will serve as an edge cluster while communication between robots will be secured by utilizing the no-code environment Node-RED. The usability of both RPi as edge cluster an Node-RED as a no-code environment will be explored. Finally, the </w:t>
      </w:r>
      <w:r w:rsidR="003A0BCA" w:rsidRPr="003A0BCA">
        <w:t xml:space="preserve">aim is to identify potential real-world applications for deploying </w:t>
      </w:r>
      <w:r w:rsidR="003A0BCA">
        <w:t xml:space="preserve">similar systems to the one developed in this project. </w:t>
      </w:r>
    </w:p>
    <w:p w14:paraId="0089EA85" w14:textId="6A95A427" w:rsidR="003A0BCA" w:rsidRPr="00C4379C" w:rsidRDefault="003A0BCA" w:rsidP="003A0BCA">
      <w:pPr>
        <w:pStyle w:val="berschrift2"/>
        <w:spacing w:after="0"/>
      </w:pPr>
      <w:r>
        <w:t>Theoretical Background</w:t>
      </w:r>
    </w:p>
    <w:p w14:paraId="123DB3F7" w14:textId="760AB4CB" w:rsidR="009E2843" w:rsidRDefault="00121463" w:rsidP="005D1091">
      <w:pPr>
        <w:spacing w:after="0"/>
      </w:pPr>
      <w:r>
        <w:t xml:space="preserve">In this part of the project work different the technologies that were introduced in chapter </w:t>
      </w:r>
      <w:r>
        <w:fldChar w:fldCharType="begin"/>
      </w:r>
      <w:r>
        <w:instrText xml:space="preserve"> REF _Ref164720235 \h </w:instrText>
      </w:r>
      <w:r>
        <w:fldChar w:fldCharType="separate"/>
      </w:r>
      <w:r>
        <w:t>Introduction</w:t>
      </w:r>
      <w:r>
        <w:fldChar w:fldCharType="end"/>
      </w:r>
      <w:r>
        <w:t xml:space="preserve"> will be further discussed.</w:t>
      </w:r>
    </w:p>
    <w:p w14:paraId="49B1F6A7" w14:textId="77777777" w:rsidR="00121463" w:rsidRDefault="00121463" w:rsidP="005D1091">
      <w:pPr>
        <w:spacing w:after="0"/>
      </w:pPr>
    </w:p>
    <w:p w14:paraId="768C3066" w14:textId="77777777" w:rsidR="007F3F81" w:rsidRDefault="007F3F81" w:rsidP="005D1091">
      <w:pPr>
        <w:spacing w:after="0"/>
      </w:pPr>
    </w:p>
    <w:p w14:paraId="6443A3CA" w14:textId="77777777" w:rsidR="004A0D6A" w:rsidRDefault="004A0D6A" w:rsidP="005D1091">
      <w:pPr>
        <w:spacing w:after="0"/>
      </w:pPr>
    </w:p>
    <w:p w14:paraId="28EAB66E" w14:textId="77777777" w:rsidR="004A0D6A" w:rsidRDefault="004A0D6A" w:rsidP="005D1091">
      <w:pPr>
        <w:spacing w:after="0"/>
      </w:pPr>
    </w:p>
    <w:p w14:paraId="6BD83D08" w14:textId="7C9D41BC" w:rsidR="007A1CBF" w:rsidRDefault="00E5410F" w:rsidP="005D1091">
      <w:pPr>
        <w:spacing w:after="0"/>
      </w:pPr>
      <w:commentRangeStart w:id="1"/>
      <w:r>
        <w:t xml:space="preserve">In edge clouds the </w:t>
      </w:r>
      <w:r w:rsidR="000B501D">
        <w:t>computing application and data management services are moved to the edge of the network</w:t>
      </w:r>
      <w:r w:rsidR="0099758A">
        <w:t xml:space="preserve"> – next to the source of the data. </w:t>
      </w:r>
      <w:r w:rsidR="007E34B5">
        <w:t xml:space="preserve">In </w:t>
      </w:r>
      <w:r w:rsidR="003926F6">
        <w:t xml:space="preserve">such a setting the core cloud provides a globalized view, while the edges of the cloud </w:t>
      </w:r>
      <w:r w:rsidR="00C64127">
        <w:t xml:space="preserve">(also referred to as edge cloud nodes) provide localized views. </w:t>
      </w:r>
      <w:r w:rsidR="00C0229A">
        <w:t xml:space="preserve">This principle is </w:t>
      </w:r>
      <w:r w:rsidR="00864D9F">
        <w:t>shown</w:t>
      </w:r>
      <w:r w:rsidR="00C0229A">
        <w:t xml:space="preserve"> in </w:t>
      </w:r>
      <w:r w:rsidR="00864D9F">
        <w:rPr>
          <w:color w:val="2B579A"/>
          <w:shd w:val="clear" w:color="auto" w:fill="E6E6E6"/>
        </w:rPr>
        <w:fldChar w:fldCharType="begin"/>
      </w:r>
      <w:r w:rsidR="00864D9F">
        <w:instrText xml:space="preserve"> REF _Ref164694718 \h </w:instrText>
      </w:r>
      <w:r w:rsidR="00864D9F">
        <w:rPr>
          <w:color w:val="2B579A"/>
          <w:shd w:val="clear" w:color="auto" w:fill="E6E6E6"/>
        </w:rPr>
      </w:r>
      <w:r w:rsidR="00864D9F">
        <w:rPr>
          <w:color w:val="2B579A"/>
          <w:shd w:val="clear" w:color="auto" w:fill="E6E6E6"/>
        </w:rPr>
        <w:fldChar w:fldCharType="separate"/>
      </w:r>
      <w:r w:rsidR="00864D9F">
        <w:t xml:space="preserve">Figure </w:t>
      </w:r>
      <w:r w:rsidR="00864D9F">
        <w:rPr>
          <w:noProof/>
        </w:rPr>
        <w:t>1</w:t>
      </w:r>
      <w:r w:rsidR="00864D9F">
        <w:t>: Principle of edge cloud computing</w:t>
      </w:r>
      <w:r w:rsidR="00864D9F">
        <w:rPr>
          <w:color w:val="2B579A"/>
          <w:shd w:val="clear" w:color="auto" w:fill="E6E6E6"/>
        </w:rPr>
        <w:fldChar w:fldCharType="end"/>
      </w:r>
      <w:r w:rsidR="00897DA8">
        <w:t xml:space="preserve">. </w:t>
      </w:r>
      <w:r w:rsidR="009E2843">
        <w:fldChar w:fldCharType="begin"/>
      </w:r>
      <w:r w:rsidR="009E2843">
        <w:instrText xml:space="preserve"> ADDIN ZOTERO_ITEM CSL_CITATION {"citationID":"POtrIUOt","properties":{"formattedCitation":"(Pahl et al., 2016)","plainCitation":"(Pahl et al., 2016)","noteIndex":0},"citationItems":[{"id":23,"uris":["http://zotero.org/groups/5422088/items/2WNBGVIU"],"itemData":{"id":23,"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sidR="009E2843">
        <w:fldChar w:fldCharType="separate"/>
      </w:r>
      <w:r w:rsidR="009E2843" w:rsidRPr="009E2843">
        <w:t>(</w:t>
      </w:r>
      <w:proofErr w:type="spellStart"/>
      <w:r w:rsidR="009E2843" w:rsidRPr="009E2843">
        <w:t>Pahl</w:t>
      </w:r>
      <w:proofErr w:type="spellEnd"/>
      <w:r w:rsidR="009E2843" w:rsidRPr="009E2843">
        <w:t xml:space="preserve"> et al., 2016)</w:t>
      </w:r>
      <w:r w:rsidR="009E2843">
        <w:fldChar w:fldCharType="end"/>
      </w:r>
    </w:p>
    <w:p w14:paraId="630F5025" w14:textId="77777777" w:rsidR="00864D9F" w:rsidRDefault="00864D9F" w:rsidP="00864D9F">
      <w:pPr>
        <w:keepNext/>
        <w:spacing w:after="0"/>
        <w:ind w:firstLine="0"/>
        <w:jc w:val="center"/>
      </w:pPr>
      <w:r>
        <w:rPr>
          <w:noProof/>
          <w:color w:val="2B579A"/>
          <w:shd w:val="clear" w:color="auto" w:fill="E6E6E6"/>
        </w:rPr>
        <w:lastRenderedPageBreak/>
        <w:drawing>
          <wp:inline distT="0" distB="0" distL="0" distR="0" wp14:anchorId="4D0D517C" wp14:editId="71ACCCFE">
            <wp:extent cx="4343400" cy="2037449"/>
            <wp:effectExtent l="0" t="0" r="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61993" cy="2046171"/>
                    </a:xfrm>
                    <a:prstGeom prst="rect">
                      <a:avLst/>
                    </a:prstGeom>
                    <a:noFill/>
                  </pic:spPr>
                </pic:pic>
              </a:graphicData>
            </a:graphic>
          </wp:inline>
        </w:drawing>
      </w:r>
    </w:p>
    <w:p w14:paraId="6F030903" w14:textId="2BDFBCB8" w:rsidR="00864D9F" w:rsidRDefault="00864D9F" w:rsidP="00864D9F">
      <w:pPr>
        <w:pStyle w:val="Beschriftung"/>
        <w:jc w:val="center"/>
      </w:pPr>
      <w:bookmarkStart w:id="2" w:name="_Ref164694718"/>
      <w:r>
        <w:t xml:space="preserve">Figure </w:t>
      </w:r>
      <w:r w:rsidRPr="6A006594">
        <w:rPr>
          <w:color w:val="2B579A"/>
          <w:shd w:val="clear" w:color="auto" w:fill="E6E6E6"/>
        </w:rPr>
        <w:fldChar w:fldCharType="begin"/>
      </w:r>
      <w:r>
        <w:instrText xml:space="preserve"> SEQ Figure \* ARABIC </w:instrText>
      </w:r>
      <w:r w:rsidRPr="6A006594">
        <w:rPr>
          <w:color w:val="2B579A"/>
          <w:shd w:val="clear" w:color="auto" w:fill="E6E6E6"/>
        </w:rPr>
        <w:fldChar w:fldCharType="separate"/>
      </w:r>
      <w:r>
        <w:rPr>
          <w:noProof/>
        </w:rPr>
        <w:t>1</w:t>
      </w:r>
      <w:r w:rsidRPr="6A006594">
        <w:rPr>
          <w:color w:val="2B579A"/>
          <w:shd w:val="clear" w:color="auto" w:fill="E6E6E6"/>
        </w:rPr>
        <w:fldChar w:fldCharType="end"/>
      </w:r>
      <w:r>
        <w:t>: Principle of edge cloud computing</w:t>
      </w:r>
      <w:bookmarkEnd w:id="2"/>
      <w:commentRangeEnd w:id="1"/>
      <w:r w:rsidR="008D0FA4">
        <w:rPr>
          <w:rStyle w:val="Kommentarzeichen"/>
        </w:rPr>
        <w:commentReference w:id="1"/>
      </w:r>
    </w:p>
    <w:p w14:paraId="20F8299A" w14:textId="77777777" w:rsidR="00D63D94" w:rsidRDefault="00D63D94" w:rsidP="005D1091">
      <w:pPr>
        <w:spacing w:after="0"/>
      </w:pPr>
    </w:p>
    <w:p w14:paraId="59682FDA" w14:textId="36DEEB5D" w:rsidR="002E077C" w:rsidRDefault="00ED4FB4" w:rsidP="005D1091">
      <w:pPr>
        <w:spacing w:after="0"/>
      </w:pPr>
      <w:r>
        <w:t xml:space="preserve">This is your introduction and thesis </w:t>
      </w:r>
      <w:r w:rsidR="00E9453A">
        <w:t xml:space="preserve">paragraph. The introduction </w:t>
      </w:r>
      <w:r>
        <w:t xml:space="preserve">should be </w:t>
      </w:r>
      <w:r w:rsidR="00E9453A">
        <w:t xml:space="preserve">about five or six sentences and provide some background or context for your topic. </w:t>
      </w:r>
      <w:r w:rsidR="001549EC">
        <w:t>Limit the use of “I” and</w:t>
      </w:r>
      <w:r w:rsidR="00BC3F63">
        <w:t xml:space="preserve"> </w:t>
      </w:r>
      <w:r w:rsidR="001549EC">
        <w:t>“</w:t>
      </w:r>
      <w:r w:rsidR="00BC3F63">
        <w:t>you</w:t>
      </w:r>
      <w:r w:rsidR="001549EC">
        <w:t>”</w:t>
      </w:r>
      <w:r w:rsidR="00BC3F63">
        <w:t xml:space="preserve"> in academic writing</w:t>
      </w:r>
      <w:r w:rsidR="0095513F">
        <w:t>, though they are both used in this directions / template document</w:t>
      </w:r>
      <w:r w:rsidR="00BC3F63">
        <w:t xml:space="preserve">. </w:t>
      </w:r>
      <w:r w:rsidR="00E9453A">
        <w:t xml:space="preserve">When appropriate, include recent events relating to the topic. For example, if you are writing about </w:t>
      </w:r>
      <w:r w:rsidR="002E077C">
        <w:t xml:space="preserve">cyber </w:t>
      </w:r>
      <w:r w:rsidR="00C4379C">
        <w:t>warfare</w:t>
      </w:r>
      <w:r w:rsidR="002E077C">
        <w:t xml:space="preserve">, you might mention Russia using cyber-attacks to influence the </w:t>
      </w:r>
      <w:r w:rsidR="00D50C5F">
        <w:t>2016</w:t>
      </w:r>
      <w:r w:rsidR="002E077C">
        <w:t xml:space="preserve"> US presidential election. Your thesis should be one sentence</w:t>
      </w:r>
      <w:r w:rsidR="00BC3F63">
        <w:t xml:space="preserve"> and outline the main points </w:t>
      </w:r>
      <w:r w:rsidR="002E077C">
        <w:t xml:space="preserve">of the paper. Readers should know from your thesis exactly what to expect from your paper. If you need help writing a thesis, check out </w:t>
      </w:r>
      <w:hyperlink r:id="rId15" w:history="1">
        <w:proofErr w:type="spellStart"/>
        <w:r w:rsidR="002E077C" w:rsidRPr="002E077C">
          <w:rPr>
            <w:rStyle w:val="Hyperlink"/>
          </w:rPr>
          <w:t>Kibin’s</w:t>
        </w:r>
        <w:proofErr w:type="spellEnd"/>
        <w:r w:rsidR="002E077C" w:rsidRPr="002E077C">
          <w:rPr>
            <w:rStyle w:val="Hyperlink"/>
          </w:rPr>
          <w:t xml:space="preserve"> Thesis Generator</w:t>
        </w:r>
      </w:hyperlink>
      <w:r w:rsidR="002E077C">
        <w:t xml:space="preserve"> for argumentative or compare and contrast essays.</w:t>
      </w:r>
    </w:p>
    <w:p w14:paraId="2742E517" w14:textId="77777777" w:rsidR="00C4379C" w:rsidRPr="008752D8" w:rsidRDefault="00C4379C" w:rsidP="005D1091">
      <w:pPr>
        <w:pStyle w:val="berschrift2"/>
        <w:spacing w:after="0"/>
      </w:pPr>
      <w:r w:rsidRPr="008752D8">
        <w:t>Literature Review or Background</w:t>
      </w:r>
      <w:r w:rsidR="00511778">
        <w:t xml:space="preserve"> (This is a Level 1 Heading)</w:t>
      </w:r>
    </w:p>
    <w:p w14:paraId="360A46D1" w14:textId="77777777" w:rsidR="00C4379C" w:rsidRDefault="002840F2" w:rsidP="005D1091">
      <w:pPr>
        <w:spacing w:after="0"/>
      </w:pPr>
      <w:r>
        <w:t xml:space="preserve">Summarize and quote the important research on this topic that has gone before you. Define subject-specific vocabulary or related theory. Usually, you want to look at books for background. You might want to use your textbook or an encyclopedia to find the names of </w:t>
      </w:r>
      <w:r w:rsidR="003E192C">
        <w:t>researchers or theories</w:t>
      </w:r>
      <w:r>
        <w:t xml:space="preserve"> that are important to the topic</w:t>
      </w:r>
      <w:r w:rsidR="003E192C">
        <w:t xml:space="preserve">, then, search for those names on </w:t>
      </w:r>
      <w:hyperlink r:id="rId16" w:history="1">
        <w:r w:rsidR="009E58E1" w:rsidRPr="009E58E1">
          <w:rPr>
            <w:rStyle w:val="Hyperlink"/>
          </w:rPr>
          <w:t>UWW Library’s homepag</w:t>
        </w:r>
        <w:r w:rsidR="009E58E1">
          <w:rPr>
            <w:rStyle w:val="Hyperlink"/>
          </w:rPr>
          <w:t xml:space="preserve">e search tool, </w:t>
        </w:r>
        <w:proofErr w:type="spellStart"/>
        <w:r w:rsidR="009E58E1">
          <w:rPr>
            <w:rStyle w:val="Hyperlink"/>
          </w:rPr>
          <w:t>Research@UWW</w:t>
        </w:r>
        <w:proofErr w:type="spellEnd"/>
      </w:hyperlink>
      <w:r>
        <w:t>. Search</w:t>
      </w:r>
      <w:r w:rsidR="002D19B4">
        <w:t xml:space="preserve"> </w:t>
      </w:r>
      <w:proofErr w:type="spellStart"/>
      <w:r w:rsidR="009E58E1">
        <w:t>Research@UWW</w:t>
      </w:r>
      <w:proofErr w:type="spellEnd"/>
      <w:r w:rsidR="003E192C">
        <w:t xml:space="preserve"> </w:t>
      </w:r>
      <w:r w:rsidR="002D19B4">
        <w:t xml:space="preserve">for keywords of </w:t>
      </w:r>
      <w:r w:rsidR="002D19B4">
        <w:lastRenderedPageBreak/>
        <w:t>your topic (example: cyber warfare</w:t>
      </w:r>
      <w:r w:rsidR="003E192C">
        <w:t xml:space="preserve"> or </w:t>
      </w:r>
      <w:proofErr w:type="spellStart"/>
      <w:r w:rsidR="003E192C">
        <w:t>cyber attack</w:t>
      </w:r>
      <w:proofErr w:type="spellEnd"/>
      <w:r w:rsidR="003E192C">
        <w:t xml:space="preserve">) </w:t>
      </w:r>
      <w:r>
        <w:t>to find related articles and books.</w:t>
      </w:r>
      <w:r w:rsidR="003E192C">
        <w:t xml:space="preserve"> Need help? </w:t>
      </w:r>
      <w:hyperlink r:id="rId17" w:history="1">
        <w:r w:rsidR="003E192C" w:rsidRPr="003E192C">
          <w:rPr>
            <w:rStyle w:val="Hyperlink"/>
          </w:rPr>
          <w:t>Ask a Librarian</w:t>
        </w:r>
      </w:hyperlink>
      <w:r w:rsidR="003E192C">
        <w:t>.</w:t>
      </w:r>
    </w:p>
    <w:p w14:paraId="2B917C07" w14:textId="77777777" w:rsidR="00511778" w:rsidRPr="00511778" w:rsidRDefault="00511778" w:rsidP="00511778">
      <w:pPr>
        <w:spacing w:after="0"/>
        <w:ind w:firstLine="0"/>
        <w:rPr>
          <w:b/>
        </w:rPr>
      </w:pPr>
      <w:r w:rsidRPr="00511778">
        <w:rPr>
          <w:b/>
        </w:rPr>
        <w:t>This is a Level 2 Heading if Needed</w:t>
      </w:r>
    </w:p>
    <w:p w14:paraId="082C57DA" w14:textId="77777777" w:rsidR="00AA5E3D" w:rsidRDefault="00AA5E3D" w:rsidP="005D1091">
      <w:pPr>
        <w:spacing w:after="0"/>
      </w:pPr>
      <w:r>
        <w:t xml:space="preserve">Let’s talk about in-text citation. </w:t>
      </w:r>
      <w:r w:rsidR="003E192C">
        <w:t xml:space="preserve">Anytime you summarize what someone else has said, </w:t>
      </w:r>
      <w:r>
        <w:t xml:space="preserve">you must always </w:t>
      </w:r>
      <w:r w:rsidR="003E192C">
        <w:t xml:space="preserve">include the author’s last name and year either in the text </w:t>
      </w:r>
      <w:r>
        <w:t xml:space="preserve">narration (see next paragraph) </w:t>
      </w:r>
      <w:r w:rsidR="003E192C">
        <w:t>or in parentheses at the end</w:t>
      </w:r>
      <w:r>
        <w:t xml:space="preserve">. Most in-text citations </w:t>
      </w:r>
      <w:r w:rsidR="005D1091">
        <w:t>should look some</w:t>
      </w:r>
      <w:r>
        <w:t>thing</w:t>
      </w:r>
      <w:r w:rsidR="005D1091">
        <w:t xml:space="preserve"> like this, with t</w:t>
      </w:r>
      <w:r>
        <w:t>he period after the parentheses</w:t>
      </w:r>
      <w:r w:rsidR="005D1091">
        <w:t xml:space="preserve"> (</w:t>
      </w:r>
      <w:r>
        <w:t>Ramirez</w:t>
      </w:r>
      <w:r w:rsidR="005D1091">
        <w:t>, 2017)</w:t>
      </w:r>
      <w:r w:rsidR="003E192C">
        <w:t xml:space="preserve">. If you </w:t>
      </w:r>
      <w:r>
        <w:t xml:space="preserve">include any direct quotes from </w:t>
      </w:r>
      <w:r w:rsidR="003E192C">
        <w:t>someone else, include the author’s last name, year, and page number in parentheses at the end</w:t>
      </w:r>
      <w:r>
        <w:t>. “Here is an example”</w:t>
      </w:r>
      <w:r w:rsidR="005D1091">
        <w:t xml:space="preserve"> (</w:t>
      </w:r>
      <w:r>
        <w:t>Ramirez</w:t>
      </w:r>
      <w:r w:rsidR="005D1091">
        <w:t>, 2017, p. 26)</w:t>
      </w:r>
      <w:r w:rsidR="00D50C5F">
        <w:t xml:space="preserve">. If a work </w:t>
      </w:r>
      <w:r w:rsidR="003E192C">
        <w:t xml:space="preserve">has three </w:t>
      </w:r>
      <w:r w:rsidR="00D50C5F">
        <w:t xml:space="preserve">or more authors, the in-text citation includes </w:t>
      </w:r>
      <w:r>
        <w:t xml:space="preserve">only </w:t>
      </w:r>
      <w:r w:rsidR="00D50C5F">
        <w:t>the first</w:t>
      </w:r>
      <w:r w:rsidR="003E192C">
        <w:t xml:space="preserve"> </w:t>
      </w:r>
      <w:r w:rsidR="00D50C5F">
        <w:t>author’s last name and</w:t>
      </w:r>
      <w:r w:rsidR="003E192C">
        <w:t xml:space="preserve"> </w:t>
      </w:r>
      <w:r w:rsidR="00D50C5F">
        <w:t xml:space="preserve">then </w:t>
      </w:r>
      <w:r w:rsidR="003E192C">
        <w:t>“et al</w:t>
      </w:r>
      <w:r w:rsidR="00D50C5F">
        <w:t>,</w:t>
      </w:r>
      <w:r w:rsidR="003E192C">
        <w:t>”</w:t>
      </w:r>
      <w:r w:rsidR="00D50C5F">
        <w:t xml:space="preserve"> like this: (</w:t>
      </w:r>
      <w:r w:rsidR="00AD4C95">
        <w:t xml:space="preserve">Stein </w:t>
      </w:r>
      <w:r w:rsidR="00D50C5F">
        <w:t>et al., 2019</w:t>
      </w:r>
      <w:r>
        <w:t>).</w:t>
      </w:r>
      <w:r w:rsidR="00C26F64">
        <w:t xml:space="preserve"> </w:t>
      </w:r>
    </w:p>
    <w:p w14:paraId="5B9F6916" w14:textId="77777777" w:rsidR="00AA5E3D" w:rsidRDefault="00AA5E3D" w:rsidP="005D1091">
      <w:pPr>
        <w:spacing w:after="0"/>
      </w:pPr>
      <w:r>
        <w:t xml:space="preserve">If you would rather not have so many parentheses breaking up the flow of your text, you can also work the in-text citation into what you are writing. For example, you can explain in your narration how </w:t>
      </w:r>
      <w:r w:rsidR="00AD4C95">
        <w:t>Pavlov</w:t>
      </w:r>
      <w:r>
        <w:t xml:space="preserve"> et al. (2019, p. 5) are known for their research into classical conditioning</w:t>
      </w:r>
      <w:r w:rsidR="00AD4C95">
        <w:t xml:space="preserve"> with animals, while Skinner &amp; </w:t>
      </w:r>
      <w:proofErr w:type="spellStart"/>
      <w:r w:rsidR="00AD4C95">
        <w:t>Ferster</w:t>
      </w:r>
      <w:proofErr w:type="spellEnd"/>
      <w:r w:rsidR="00AD4C95">
        <w:t xml:space="preserve"> (1957) studied reinforcement of behavior in children</w:t>
      </w:r>
      <w:r>
        <w:t>.</w:t>
      </w:r>
    </w:p>
    <w:p w14:paraId="157A2BE9" w14:textId="77777777" w:rsidR="00C26F64" w:rsidRDefault="00C26F64" w:rsidP="005D1091">
      <w:pPr>
        <w:spacing w:after="0"/>
      </w:pPr>
      <w:r>
        <w:t xml:space="preserve">The </w:t>
      </w:r>
      <w:r w:rsidR="00AA5E3D">
        <w:t>purpose</w:t>
      </w:r>
      <w:r>
        <w:t xml:space="preserve"> of in-text citations is so your reader can find the correct source in your References, so </w:t>
      </w:r>
      <w:r w:rsidR="00AA5E3D">
        <w:t xml:space="preserve">if you include any </w:t>
      </w:r>
      <w:r>
        <w:t xml:space="preserve">authors or titles </w:t>
      </w:r>
      <w:r w:rsidR="00AA5E3D">
        <w:t xml:space="preserve">in-text, they absolutely must </w:t>
      </w:r>
      <w:r>
        <w:t xml:space="preserve">match </w:t>
      </w:r>
      <w:r w:rsidR="00AA5E3D">
        <w:t xml:space="preserve">up with a corresponding citation </w:t>
      </w:r>
      <w:r>
        <w:t xml:space="preserve">in </w:t>
      </w:r>
      <w:r w:rsidR="00AA5E3D">
        <w:t xml:space="preserve">your </w:t>
      </w:r>
      <w:r>
        <w:t xml:space="preserve">References. </w:t>
      </w:r>
      <w:r w:rsidR="00AA5E3D">
        <w:t xml:space="preserve">No “orphan” in-text citations! </w:t>
      </w:r>
      <w:r w:rsidR="003E192C">
        <w:t xml:space="preserve">Find out more about in-text citation on the </w:t>
      </w:r>
      <w:hyperlink r:id="rId18" w:history="1">
        <w:r w:rsidR="009E58E1">
          <w:rPr>
            <w:rStyle w:val="Hyperlink"/>
          </w:rPr>
          <w:t>UWW</w:t>
        </w:r>
        <w:r w:rsidR="003E192C" w:rsidRPr="003E192C">
          <w:rPr>
            <w:rStyle w:val="Hyperlink"/>
          </w:rPr>
          <w:t xml:space="preserve"> Librar</w:t>
        </w:r>
        <w:r w:rsidR="009E58E1">
          <w:rPr>
            <w:rStyle w:val="Hyperlink"/>
          </w:rPr>
          <w:t>y’s</w:t>
        </w:r>
        <w:r w:rsidR="008F03A0">
          <w:rPr>
            <w:rStyle w:val="Hyperlink"/>
          </w:rPr>
          <w:t xml:space="preserve"> APA i</w:t>
        </w:r>
        <w:r w:rsidR="003E192C" w:rsidRPr="003E192C">
          <w:rPr>
            <w:rStyle w:val="Hyperlink"/>
          </w:rPr>
          <w:t>n</w:t>
        </w:r>
        <w:r w:rsidR="008F03A0">
          <w:rPr>
            <w:rStyle w:val="Hyperlink"/>
          </w:rPr>
          <w:t>-t</w:t>
        </w:r>
        <w:r w:rsidR="003E192C" w:rsidRPr="003E192C">
          <w:rPr>
            <w:rStyle w:val="Hyperlink"/>
          </w:rPr>
          <w:t xml:space="preserve">ext </w:t>
        </w:r>
        <w:r w:rsidR="008F03A0">
          <w:rPr>
            <w:rStyle w:val="Hyperlink"/>
          </w:rPr>
          <w:t>c</w:t>
        </w:r>
        <w:r w:rsidR="003E192C" w:rsidRPr="003E192C">
          <w:rPr>
            <w:rStyle w:val="Hyperlink"/>
          </w:rPr>
          <w:t>itation page</w:t>
        </w:r>
      </w:hyperlink>
      <w:r w:rsidR="003E192C">
        <w:t>.</w:t>
      </w:r>
    </w:p>
    <w:p w14:paraId="64E6D152" w14:textId="77777777" w:rsidR="00C26F64" w:rsidRDefault="00C26F64" w:rsidP="005D1091">
      <w:pPr>
        <w:spacing w:after="0"/>
      </w:pPr>
      <w:r>
        <w:t>Business sources are not standard APA citations</w:t>
      </w:r>
      <w:r w:rsidR="005E5F45">
        <w:t>.</w:t>
      </w:r>
      <w:r>
        <w:t xml:space="preserve"> See </w:t>
      </w:r>
      <w:hyperlink r:id="rId19" w:history="1">
        <w:r w:rsidR="009E58E1">
          <w:t>UWW</w:t>
        </w:r>
        <w:r w:rsidR="009E58E1">
          <w:rPr>
            <w:rStyle w:val="Hyperlink"/>
          </w:rPr>
          <w:t xml:space="preserve"> Library’s</w:t>
        </w:r>
        <w:r w:rsidR="008F03A0">
          <w:rPr>
            <w:rStyle w:val="Hyperlink"/>
          </w:rPr>
          <w:t xml:space="preserve"> APA b</w:t>
        </w:r>
        <w:r w:rsidRPr="00C26F64">
          <w:rPr>
            <w:rStyle w:val="Hyperlink"/>
          </w:rPr>
          <w:t xml:space="preserve">usiness </w:t>
        </w:r>
        <w:r w:rsidR="008F03A0">
          <w:rPr>
            <w:rStyle w:val="Hyperlink"/>
          </w:rPr>
          <w:t>s</w:t>
        </w:r>
        <w:r w:rsidRPr="00C26F64">
          <w:rPr>
            <w:rStyle w:val="Hyperlink"/>
          </w:rPr>
          <w:t xml:space="preserve">ources </w:t>
        </w:r>
        <w:r w:rsidR="008F03A0">
          <w:rPr>
            <w:rStyle w:val="Hyperlink"/>
          </w:rPr>
          <w:t xml:space="preserve">citation </w:t>
        </w:r>
        <w:r w:rsidRPr="00C26F64">
          <w:rPr>
            <w:rStyle w:val="Hyperlink"/>
          </w:rPr>
          <w:t>page</w:t>
        </w:r>
      </w:hyperlink>
      <w:r>
        <w:t>.</w:t>
      </w:r>
    </w:p>
    <w:p w14:paraId="4AFE23A4" w14:textId="77777777" w:rsidR="006309E6" w:rsidRDefault="006309E6" w:rsidP="005D1091">
      <w:pPr>
        <w:pStyle w:val="berschrift2"/>
        <w:spacing w:after="0"/>
      </w:pPr>
      <w:r>
        <w:t>Discussion</w:t>
      </w:r>
    </w:p>
    <w:p w14:paraId="16C7DDFB" w14:textId="77777777" w:rsidR="005022FD" w:rsidRDefault="006309E6" w:rsidP="005D1091">
      <w:pPr>
        <w:spacing w:after="0"/>
      </w:pPr>
      <w:r>
        <w:t>The discussion should be the largest part of your paper and include your argument, research, and experiences (for example, through Service-Learning).</w:t>
      </w:r>
      <w:r w:rsidR="00BC3F63">
        <w:t xml:space="preserve"> Each main point of your </w:t>
      </w:r>
      <w:r w:rsidR="00BC3F63">
        <w:lastRenderedPageBreak/>
        <w:t xml:space="preserve">paper should start its own paragraph with a strong first sentence. Again, </w:t>
      </w:r>
      <w:r w:rsidR="001549EC">
        <w:t>limit the</w:t>
      </w:r>
      <w:r w:rsidR="00BC3F63">
        <w:t xml:space="preserve"> use </w:t>
      </w:r>
      <w:r w:rsidR="001549EC">
        <w:t>of “</w:t>
      </w:r>
      <w:r w:rsidR="00BC3F63">
        <w:t>I</w:t>
      </w:r>
      <w:r w:rsidR="001549EC">
        <w:t>” and</w:t>
      </w:r>
      <w:r w:rsidR="00BC3F63">
        <w:t xml:space="preserve"> </w:t>
      </w:r>
      <w:r w:rsidR="001549EC">
        <w:t>“</w:t>
      </w:r>
      <w:r w:rsidR="00BC3F63">
        <w:t>you</w:t>
      </w:r>
      <w:r w:rsidR="001549EC">
        <w:t>”</w:t>
      </w:r>
      <w:r w:rsidR="00BC3F63">
        <w:t xml:space="preserve"> in academic writing.</w:t>
      </w:r>
    </w:p>
    <w:p w14:paraId="678216A9" w14:textId="77777777" w:rsidR="005022FD" w:rsidRDefault="005022FD" w:rsidP="005D1091">
      <w:pPr>
        <w:spacing w:after="0"/>
      </w:pPr>
      <w:r>
        <w:t>Remember to introduce quotations with who said it and/or why it’s important. Make sure quotes fit seamlessly in your paper. Include short quotations (40 words or less) in-text with quotation marks.</w:t>
      </w:r>
      <w:r w:rsidRPr="005022FD">
        <w:t xml:space="preserve"> </w:t>
      </w:r>
      <w:r>
        <w:t>Use ellipsis (...) when omitting sections from a quote and use four periods (....</w:t>
      </w:r>
      <w:r w:rsidR="009575A5">
        <w:t>)  (i.e., an ellipsis plus the period</w:t>
      </w:r>
      <w:r>
        <w:t>) if omitting the end section of a quote.</w:t>
      </w:r>
    </w:p>
    <w:p w14:paraId="19905929" w14:textId="77777777" w:rsidR="005022FD" w:rsidRDefault="005022FD" w:rsidP="00511778">
      <w:pPr>
        <w:pStyle w:val="Zitat"/>
      </w:pPr>
      <w:r>
        <w:t xml:space="preserve">This is a longer quote, which is 40 or more </w:t>
      </w:r>
      <w:r w:rsidRPr="00501369">
        <w:t>words</w:t>
      </w:r>
      <w:r>
        <w:t xml:space="preserve">. Indent the </w:t>
      </w:r>
      <w:r w:rsidR="007F568F">
        <w:t>quote a half-</w:t>
      </w:r>
      <w:r>
        <w:t xml:space="preserve">inch from the left margin and double-space it with no quotation </w:t>
      </w:r>
      <w:r w:rsidRPr="00511778">
        <w:t>marks</w:t>
      </w:r>
      <w:r>
        <w:t>.</w:t>
      </w:r>
      <w:r w:rsidR="00BC3F63">
        <w:t xml:space="preserve"> </w:t>
      </w:r>
      <w:r w:rsidR="007F568F">
        <w:t xml:space="preserve">To get the right format, just click on “Quote” in the Styles area on the Word frame above. </w:t>
      </w:r>
      <w:r w:rsidR="00BC3F63">
        <w:t>In parentheses, include the author’s last name, year, and page number</w:t>
      </w:r>
      <w:r w:rsidR="00511778">
        <w:t xml:space="preserve"> at the end, but no period (Smith, 2017, p. 45)</w:t>
      </w:r>
    </w:p>
    <w:p w14:paraId="6CDC28C6" w14:textId="77777777" w:rsidR="00BC3F63" w:rsidRPr="00BC3F63" w:rsidRDefault="00662089" w:rsidP="005D1091">
      <w:pPr>
        <w:spacing w:after="0"/>
      </w:pPr>
      <w:r>
        <w:t xml:space="preserve">If you include website sources, make sure they are trustworthy. </w:t>
      </w:r>
      <w:r w:rsidR="00DA65B3">
        <w:t xml:space="preserve">Evaluate your sources using the questions on </w:t>
      </w:r>
      <w:hyperlink r:id="rId20" w:history="1">
        <w:r w:rsidR="00DA65B3" w:rsidRPr="00DA65B3">
          <w:rPr>
            <w:rStyle w:val="Hyperlink"/>
          </w:rPr>
          <w:t>this page</w:t>
        </w:r>
      </w:hyperlink>
      <w:r w:rsidR="00DA65B3">
        <w:t xml:space="preserve">. </w:t>
      </w:r>
      <w:r w:rsidR="00926BDB">
        <w:t xml:space="preserve">Check out our </w:t>
      </w:r>
      <w:hyperlink r:id="rId21" w:history="1">
        <w:proofErr w:type="spellStart"/>
        <w:r w:rsidR="00926BDB" w:rsidRPr="00926BDB">
          <w:rPr>
            <w:rStyle w:val="Hyperlink"/>
          </w:rPr>
          <w:t>LibGuides</w:t>
        </w:r>
        <w:proofErr w:type="spellEnd"/>
        <w:r w:rsidR="00926BDB" w:rsidRPr="00926BDB">
          <w:rPr>
            <w:rStyle w:val="Hyperlink"/>
          </w:rPr>
          <w:t xml:space="preserve"> by subject</w:t>
        </w:r>
      </w:hyperlink>
      <w:r w:rsidR="00926BDB">
        <w:t xml:space="preserve"> page – we have a guide for your subject area, and many contain trustworthy free websites that you can use. Or search in some of our introductory databases such as </w:t>
      </w:r>
      <w:hyperlink r:id="rId22" w:history="1">
        <w:r w:rsidR="00926BDB" w:rsidRPr="00926BDB">
          <w:rPr>
            <w:rStyle w:val="Hyperlink"/>
          </w:rPr>
          <w:t>Academic Search Complete</w:t>
        </w:r>
      </w:hyperlink>
      <w:r w:rsidR="00926BDB">
        <w:t xml:space="preserve">, </w:t>
      </w:r>
      <w:hyperlink r:id="rId23" w:history="1">
        <w:r w:rsidR="00926BDB" w:rsidRPr="00926BDB">
          <w:rPr>
            <w:rStyle w:val="Hyperlink"/>
          </w:rPr>
          <w:t>CQ Researcher</w:t>
        </w:r>
      </w:hyperlink>
      <w:r w:rsidR="00926BDB">
        <w:t xml:space="preserve">, </w:t>
      </w:r>
      <w:hyperlink r:id="rId24" w:history="1">
        <w:r w:rsidR="00926BDB" w:rsidRPr="00926BDB">
          <w:rPr>
            <w:rStyle w:val="Hyperlink"/>
          </w:rPr>
          <w:t>ERIC</w:t>
        </w:r>
      </w:hyperlink>
      <w:r w:rsidR="00926BDB">
        <w:t xml:space="preserve"> for education, </w:t>
      </w:r>
      <w:hyperlink r:id="rId25" w:history="1">
        <w:r w:rsidR="00E33C69" w:rsidRPr="00E33C69">
          <w:rPr>
            <w:rStyle w:val="Hyperlink"/>
          </w:rPr>
          <w:t>Business Premium Collection</w:t>
        </w:r>
      </w:hyperlink>
      <w:r w:rsidR="00926BDB">
        <w:t xml:space="preserve"> for business, or other databases </w:t>
      </w:r>
      <w:r w:rsidR="00D83A6D">
        <w:t>in</w:t>
      </w:r>
      <w:r w:rsidR="00926BDB">
        <w:t xml:space="preserve"> which you can easily search for popular sources such as </w:t>
      </w:r>
      <w:hyperlink r:id="rId26" w:history="1">
        <w:r w:rsidR="00926BDB" w:rsidRPr="00926BDB">
          <w:rPr>
            <w:rStyle w:val="Hyperlink"/>
          </w:rPr>
          <w:t>newspapers</w:t>
        </w:r>
      </w:hyperlink>
      <w:r w:rsidR="00926BDB">
        <w:t xml:space="preserve"> and magazines</w:t>
      </w:r>
      <w:r w:rsidR="004855B0">
        <w:t>.</w:t>
      </w:r>
    </w:p>
    <w:p w14:paraId="2B2A7A39" w14:textId="77777777" w:rsidR="008752D8" w:rsidRDefault="008752D8" w:rsidP="005D1091">
      <w:pPr>
        <w:pStyle w:val="berschrift2"/>
        <w:spacing w:after="0"/>
      </w:pPr>
      <w:r>
        <w:t>Conclusion</w:t>
      </w:r>
    </w:p>
    <w:p w14:paraId="4BB4C114" w14:textId="77777777" w:rsidR="006309E6" w:rsidRDefault="008752D8" w:rsidP="005D1091">
      <w:pPr>
        <w:spacing w:after="0"/>
      </w:pPr>
      <w:r>
        <w:t xml:space="preserve">The conclusion restates the thesis and summarizes the main </w:t>
      </w:r>
      <w:r w:rsidR="00D17C67">
        <w:t xml:space="preserve">arguments or </w:t>
      </w:r>
      <w:r w:rsidR="007A7FB9">
        <w:t>points</w:t>
      </w:r>
      <w:r>
        <w:t xml:space="preserve"> of the article, so that your reader could just read the conclusion to generally understand the paper. What is important to learn from reading your paper? If you know of areas in this topic that need further study, mention them.</w:t>
      </w:r>
      <w:r w:rsidR="00A826C6">
        <w:t xml:space="preserve"> After this paragraph, there is a page break that forces References onto its own page: You will want to keep it there.</w:t>
      </w:r>
      <w:r w:rsidR="006309E6">
        <w:br w:type="page"/>
      </w:r>
    </w:p>
    <w:p w14:paraId="459C7026" w14:textId="77777777" w:rsidR="00ED52F7" w:rsidRDefault="006309E6" w:rsidP="005D1091">
      <w:pPr>
        <w:pStyle w:val="berschrift2"/>
        <w:spacing w:after="0"/>
      </w:pPr>
      <w:r>
        <w:lastRenderedPageBreak/>
        <w:t>References</w:t>
      </w:r>
      <w:r w:rsidR="00ED52F7">
        <w:t xml:space="preserve"> </w:t>
      </w:r>
    </w:p>
    <w:p w14:paraId="7DE0E30F" w14:textId="77777777" w:rsidR="006309E6" w:rsidRPr="00ED52F7" w:rsidRDefault="00ED52F7" w:rsidP="005D1091">
      <w:pPr>
        <w:pStyle w:val="berschrift2"/>
        <w:spacing w:after="0"/>
        <w:rPr>
          <w:b w:val="0"/>
        </w:rPr>
      </w:pPr>
      <w:r w:rsidRPr="00ED52F7">
        <w:rPr>
          <w:b w:val="0"/>
        </w:rPr>
        <w:t>[</w:t>
      </w:r>
      <w:hyperlink r:id="rId27" w:history="1">
        <w:r>
          <w:rPr>
            <w:rStyle w:val="Hyperlink"/>
            <w:b w:val="0"/>
          </w:rPr>
          <w:t>More References examples for your assistance here</w:t>
        </w:r>
      </w:hyperlink>
      <w:r w:rsidRPr="00ED52F7">
        <w:rPr>
          <w:b w:val="0"/>
        </w:rPr>
        <w:t>]</w:t>
      </w:r>
    </w:p>
    <w:p w14:paraId="09B59C56" w14:textId="77777777" w:rsidR="00511778" w:rsidRDefault="00401CAC" w:rsidP="005D1091">
      <w:pPr>
        <w:spacing w:after="0"/>
        <w:ind w:left="720" w:hanging="720"/>
      </w:pPr>
      <w:r>
        <w:t>American Psychological Association. (year). Article title</w:t>
      </w:r>
      <w:r w:rsidR="00A01664">
        <w:t>: Capital letter also for subtitle</w:t>
      </w:r>
      <w:r>
        <w:t xml:space="preserve">. </w:t>
      </w:r>
      <w:r w:rsidRPr="006309E6">
        <w:rPr>
          <w:i/>
        </w:rPr>
        <w:t xml:space="preserve">Name of Journal, </w:t>
      </w:r>
      <w:r w:rsidR="00511778" w:rsidRPr="006309E6">
        <w:rPr>
          <w:i/>
        </w:rPr>
        <w:t>volume</w:t>
      </w:r>
      <w:r w:rsidR="00511778">
        <w:rPr>
          <w:i/>
        </w:rPr>
        <w:t>#</w:t>
      </w:r>
      <w:r w:rsidR="00511778">
        <w:t xml:space="preserve">(issue#), </w:t>
      </w:r>
      <w:proofErr w:type="spellStart"/>
      <w:r w:rsidR="00511778">
        <w:t>pg</w:t>
      </w:r>
      <w:proofErr w:type="spellEnd"/>
      <w:r w:rsidR="00511778">
        <w:t xml:space="preserve">#-pg#. </w:t>
      </w:r>
    </w:p>
    <w:p w14:paraId="59D4FDB1" w14:textId="77777777" w:rsidR="00401CAC" w:rsidRPr="006309E6" w:rsidRDefault="00014F15" w:rsidP="005D1091">
      <w:pPr>
        <w:spacing w:after="0"/>
        <w:ind w:left="720" w:hanging="720"/>
      </w:pPr>
      <w:r>
        <w:t>Author(s)</w:t>
      </w:r>
      <w:r w:rsidR="00401CAC">
        <w:t xml:space="preserve"> of essay or chapter. (year). </w:t>
      </w:r>
      <w:r w:rsidR="00B5198B">
        <w:t xml:space="preserve">Title of essay or chapter. </w:t>
      </w:r>
      <w:r w:rsidR="00401CAC">
        <w:t xml:space="preserve">In </w:t>
      </w:r>
      <w:r>
        <w:t xml:space="preserve">F. M. </w:t>
      </w:r>
      <w:proofErr w:type="spellStart"/>
      <w:r>
        <w:t>Lastname</w:t>
      </w:r>
      <w:proofErr w:type="spellEnd"/>
      <w:r w:rsidR="00401CAC">
        <w:t xml:space="preserve"> (Ed.), </w:t>
      </w:r>
      <w:r w:rsidR="00401CAC" w:rsidRPr="006309E6">
        <w:rPr>
          <w:i/>
        </w:rPr>
        <w:t>Book title</w:t>
      </w:r>
      <w:r w:rsidR="00401CAC">
        <w:t xml:space="preserve"> (pages of essay or chapter). Publisher. </w:t>
      </w:r>
      <w:hyperlink r:id="rId28" w:history="1">
        <w:r w:rsidR="00511778" w:rsidRPr="008D75DB">
          <w:rPr>
            <w:rStyle w:val="Hyperlink"/>
          </w:rPr>
          <w:t>https://doi.org/10.xx.xxxxxxxxxx</w:t>
        </w:r>
      </w:hyperlink>
      <w:r w:rsidR="00511778">
        <w:t xml:space="preserve"> </w:t>
      </w:r>
    </w:p>
    <w:p w14:paraId="116AEA22" w14:textId="77777777" w:rsidR="00511778" w:rsidRDefault="00501369" w:rsidP="005D1091">
      <w:pPr>
        <w:spacing w:after="0"/>
        <w:ind w:left="720" w:hanging="720"/>
      </w:pPr>
      <w:r>
        <w:t>Freud, S.</w:t>
      </w:r>
      <w:r w:rsidR="006309E6">
        <w:t xml:space="preserve"> (year). Article title. </w:t>
      </w:r>
      <w:r w:rsidR="006309E6" w:rsidRPr="006309E6">
        <w:rPr>
          <w:i/>
        </w:rPr>
        <w:t>Name of Journal, volume</w:t>
      </w:r>
      <w:r w:rsidR="006309E6">
        <w:t xml:space="preserve">(issue), pages. </w:t>
      </w:r>
      <w:hyperlink r:id="rId29" w:history="1">
        <w:r w:rsidR="00511778" w:rsidRPr="008D75DB">
          <w:rPr>
            <w:rStyle w:val="Hyperlink"/>
          </w:rPr>
          <w:t>https://doi.org/10.xx.xxxxxxxxxx</w:t>
        </w:r>
      </w:hyperlink>
      <w:r w:rsidR="00511778">
        <w:t xml:space="preserve"> </w:t>
      </w:r>
    </w:p>
    <w:p w14:paraId="5FCD6F7F" w14:textId="77777777" w:rsidR="006309E6" w:rsidRDefault="00BE0359" w:rsidP="005D1091">
      <w:pPr>
        <w:spacing w:after="0"/>
        <w:ind w:left="720" w:hanging="720"/>
      </w:pPr>
      <w:r>
        <w:t>Pavlov, I., Jung, C., &amp; Freud, S</w:t>
      </w:r>
      <w:r w:rsidR="006309E6">
        <w:t>. (year</w:t>
      </w:r>
      <w:r w:rsidR="004855B0">
        <w:t xml:space="preserve"> of last update</w:t>
      </w:r>
      <w:r w:rsidR="00396021">
        <w:t>, month day</w:t>
      </w:r>
      <w:r w:rsidR="006309E6">
        <w:t xml:space="preserve">). </w:t>
      </w:r>
      <w:r w:rsidR="004855B0" w:rsidRPr="004855B0">
        <w:rPr>
          <w:i/>
        </w:rPr>
        <w:t>Webpage</w:t>
      </w:r>
      <w:r w:rsidR="006309E6" w:rsidRPr="004855B0">
        <w:rPr>
          <w:i/>
        </w:rPr>
        <w:t xml:space="preserve"> title</w:t>
      </w:r>
      <w:r w:rsidR="006309E6">
        <w:t xml:space="preserve">. </w:t>
      </w:r>
      <w:r w:rsidR="00511778">
        <w:t xml:space="preserve">Source or hosting webpage. </w:t>
      </w:r>
      <w:hyperlink r:id="rId30" w:history="1">
        <w:r w:rsidR="00511778" w:rsidRPr="008D75DB">
          <w:rPr>
            <w:rStyle w:val="Hyperlink"/>
          </w:rPr>
          <w:t>https://www.someurl.com/full/address</w:t>
        </w:r>
      </w:hyperlink>
      <w:r w:rsidR="00511778">
        <w:t xml:space="preserve"> </w:t>
      </w:r>
    </w:p>
    <w:p w14:paraId="79C140C3" w14:textId="77777777" w:rsidR="00AA5E3D" w:rsidRDefault="00AA5E3D" w:rsidP="00AA5E3D">
      <w:pPr>
        <w:spacing w:after="0"/>
        <w:ind w:left="720" w:hanging="720"/>
      </w:pPr>
      <w:r>
        <w:t xml:space="preserve">Ramirez, A. T. (year). </w:t>
      </w:r>
      <w:r w:rsidRPr="006309E6">
        <w:rPr>
          <w:i/>
        </w:rPr>
        <w:t>Book title</w:t>
      </w:r>
      <w:r>
        <w:t xml:space="preserve">. Publisher. </w:t>
      </w:r>
      <w:hyperlink r:id="rId31" w:history="1">
        <w:r w:rsidRPr="008D75DB">
          <w:rPr>
            <w:rStyle w:val="Hyperlink"/>
          </w:rPr>
          <w:t>https://doi.org/10.xx.xxxxxxxxxx</w:t>
        </w:r>
      </w:hyperlink>
      <w:r>
        <w:t xml:space="preserve"> </w:t>
      </w:r>
    </w:p>
    <w:p w14:paraId="51D3BB4C" w14:textId="77777777" w:rsidR="00401CAC" w:rsidRDefault="00401CAC" w:rsidP="005D1091">
      <w:pPr>
        <w:spacing w:after="0"/>
        <w:ind w:left="720" w:hanging="720"/>
      </w:pPr>
      <w:r>
        <w:t>Skinner, B. F.</w:t>
      </w:r>
      <w:r w:rsidR="00D50C5F">
        <w:t xml:space="preserve">, &amp; </w:t>
      </w:r>
      <w:proofErr w:type="spellStart"/>
      <w:r w:rsidR="00D50C5F">
        <w:t>Ferster</w:t>
      </w:r>
      <w:proofErr w:type="spellEnd"/>
      <w:r w:rsidR="00D50C5F">
        <w:t>, C. B.</w:t>
      </w:r>
      <w:r>
        <w:t xml:space="preserve"> (</w:t>
      </w:r>
      <w:r w:rsidR="00511778">
        <w:t>year</w:t>
      </w:r>
      <w:r>
        <w:t>). Article title</w:t>
      </w:r>
      <w:r w:rsidR="00A01664">
        <w:t>: Capital letter also for subtitle</w:t>
      </w:r>
      <w:r>
        <w:t xml:space="preserve">. </w:t>
      </w:r>
      <w:r w:rsidRPr="006309E6">
        <w:rPr>
          <w:i/>
        </w:rPr>
        <w:t>Name of Journal, volume</w:t>
      </w:r>
      <w:r w:rsidR="00511778">
        <w:rPr>
          <w:i/>
        </w:rPr>
        <w:t>#</w:t>
      </w:r>
      <w:r w:rsidR="00014F15">
        <w:t>(issue</w:t>
      </w:r>
      <w:r w:rsidR="00511778">
        <w:t>#</w:t>
      </w:r>
      <w:r w:rsidR="00014F15">
        <w:t>)</w:t>
      </w:r>
      <w:r w:rsidR="00511778">
        <w:t xml:space="preserve">, </w:t>
      </w:r>
      <w:proofErr w:type="spellStart"/>
      <w:r w:rsidR="00511778">
        <w:t>pg</w:t>
      </w:r>
      <w:proofErr w:type="spellEnd"/>
      <w:r w:rsidR="00511778">
        <w:t>#-pg#</w:t>
      </w:r>
      <w:r>
        <w:t xml:space="preserve">. </w:t>
      </w:r>
      <w:hyperlink r:id="rId32" w:history="1">
        <w:r w:rsidR="00511778" w:rsidRPr="008D75DB">
          <w:rPr>
            <w:rStyle w:val="Hyperlink"/>
          </w:rPr>
          <w:t>https://doi.org/10.xx.xxxxxxxxxx</w:t>
        </w:r>
      </w:hyperlink>
      <w:r w:rsidR="00511778">
        <w:t xml:space="preserve"> </w:t>
      </w:r>
    </w:p>
    <w:p w14:paraId="7B31ABA7" w14:textId="77777777" w:rsidR="00AA5E3D" w:rsidRDefault="00AA5E3D" w:rsidP="00AA5E3D">
      <w:pPr>
        <w:spacing w:after="0"/>
        <w:ind w:left="720" w:hanging="720"/>
      </w:pPr>
      <w:r w:rsidRPr="00D30FFD">
        <w:rPr>
          <w:lang w:val="de-CH"/>
        </w:rPr>
        <w:t xml:space="preserve">Stein, D. J., Friedman, M. J., &amp; Blanco, C. (Eds.). </w:t>
      </w:r>
      <w:r>
        <w:t xml:space="preserve">(year). </w:t>
      </w:r>
      <w:r w:rsidRPr="006309E6">
        <w:rPr>
          <w:i/>
        </w:rPr>
        <w:t>Book title</w:t>
      </w:r>
      <w:r>
        <w:t xml:space="preserve"> (edition, Vol. #). Publisher. </w:t>
      </w:r>
      <w:hyperlink r:id="rId33" w:history="1">
        <w:r w:rsidRPr="008D75DB">
          <w:rPr>
            <w:rStyle w:val="Hyperlink"/>
          </w:rPr>
          <w:t>https://doi.org/10.xx.xxxxxxxxxx</w:t>
        </w:r>
      </w:hyperlink>
      <w:r>
        <w:t xml:space="preserve"> </w:t>
      </w:r>
    </w:p>
    <w:p w14:paraId="5DAB6C7B" w14:textId="77777777" w:rsidR="00B5198B" w:rsidRPr="006309E6" w:rsidRDefault="00B5198B" w:rsidP="005D1091">
      <w:pPr>
        <w:spacing w:after="0"/>
        <w:ind w:left="720" w:hanging="720"/>
      </w:pPr>
    </w:p>
    <w:sectPr w:rsidR="00B5198B" w:rsidRPr="006309E6" w:rsidSect="00D50C5F">
      <w:headerReference w:type="default" r:id="rId34"/>
      <w:headerReference w:type="firs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ebli Kai (aeblikai)" w:date="2024-04-22T16:14:00Z" w:initials="AK(">
    <w:p w14:paraId="15FCC8E4" w14:textId="77777777" w:rsidR="008D0FA4" w:rsidRDefault="008D0FA4" w:rsidP="009D12C4">
      <w:pPr>
        <w:pStyle w:val="Kommentartext"/>
        <w:ind w:firstLine="0"/>
      </w:pPr>
      <w:r>
        <w:rPr>
          <w:rStyle w:val="Kommentarzeichen"/>
        </w:rPr>
        <w:annotationRef/>
      </w:r>
      <w:r>
        <w:rPr>
          <w:lang w:val="de-CH"/>
        </w:rPr>
        <w:t>Eher zu Theoretical Teil mit genauer beschreibung von Edge Clou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FCC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10B6D" w16cex:dateUtc="2024-04-22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FCC8E4" w16cid:durableId="29D10B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8C136" w14:textId="77777777" w:rsidR="008E341E" w:rsidRDefault="008E341E" w:rsidP="00C4379C">
      <w:r>
        <w:separator/>
      </w:r>
    </w:p>
    <w:p w14:paraId="0AD906F8" w14:textId="77777777" w:rsidR="008E341E" w:rsidRDefault="008E341E" w:rsidP="00C4379C"/>
  </w:endnote>
  <w:endnote w:type="continuationSeparator" w:id="0">
    <w:p w14:paraId="18B6EAAC" w14:textId="77777777" w:rsidR="008E341E" w:rsidRDefault="008E341E" w:rsidP="00C4379C">
      <w:r>
        <w:continuationSeparator/>
      </w:r>
    </w:p>
    <w:p w14:paraId="3C55979C" w14:textId="77777777" w:rsidR="008E341E" w:rsidRDefault="008E341E" w:rsidP="00C4379C"/>
  </w:endnote>
  <w:endnote w:type="continuationNotice" w:id="1">
    <w:p w14:paraId="0F8020AE" w14:textId="77777777" w:rsidR="008E341E" w:rsidRDefault="008E34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C0051" w14:textId="77777777" w:rsidR="008E341E" w:rsidRDefault="008E341E" w:rsidP="00C4379C">
      <w:r>
        <w:separator/>
      </w:r>
    </w:p>
    <w:p w14:paraId="61C4F060" w14:textId="77777777" w:rsidR="008E341E" w:rsidRDefault="008E341E" w:rsidP="00C4379C"/>
  </w:footnote>
  <w:footnote w:type="continuationSeparator" w:id="0">
    <w:p w14:paraId="3AE77612" w14:textId="77777777" w:rsidR="008E341E" w:rsidRDefault="008E341E" w:rsidP="00C4379C">
      <w:r>
        <w:continuationSeparator/>
      </w:r>
    </w:p>
    <w:p w14:paraId="5CA96B0D" w14:textId="77777777" w:rsidR="008E341E" w:rsidRDefault="008E341E" w:rsidP="00C4379C"/>
  </w:footnote>
  <w:footnote w:type="continuationNotice" w:id="1">
    <w:p w14:paraId="4E3B690D" w14:textId="77777777" w:rsidR="008E341E" w:rsidRDefault="008E34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AE699" w14:textId="77777777" w:rsidR="00277946" w:rsidRDefault="00876BF1" w:rsidP="003E7C4B">
    <w:pPr>
      <w:pStyle w:val="Kopfzeile"/>
      <w:tabs>
        <w:tab w:val="clear" w:pos="4680"/>
      </w:tabs>
      <w:ind w:firstLine="0"/>
    </w:pPr>
    <w:r w:rsidRPr="00876BF1">
      <w:tab/>
    </w:r>
    <w:sdt>
      <w:sdtPr>
        <w:rPr>
          <w:color w:val="2B579A"/>
          <w:shd w:val="clear" w:color="auto" w:fill="E6E6E6"/>
        </w:rPr>
        <w:id w:val="-1000262973"/>
        <w:docPartObj>
          <w:docPartGallery w:val="Page Numbers (Top of Page)"/>
          <w:docPartUnique/>
        </w:docPartObj>
      </w:sdtPr>
      <w:sdtEndPr>
        <w:rPr>
          <w:noProof/>
          <w:color w:val="auto"/>
          <w:shd w:val="clear" w:color="auto" w:fill="auto"/>
        </w:rPr>
      </w:sdtEndPr>
      <w:sdtContent>
        <w:r w:rsidRPr="00876BF1">
          <w:rPr>
            <w:color w:val="2B579A"/>
            <w:shd w:val="clear" w:color="auto" w:fill="E6E6E6"/>
          </w:rPr>
          <w:fldChar w:fldCharType="begin"/>
        </w:r>
        <w:r w:rsidRPr="00876BF1">
          <w:instrText xml:space="preserve"> PAGE   \* MERGEFORMAT </w:instrText>
        </w:r>
        <w:r w:rsidRPr="00876BF1">
          <w:rPr>
            <w:color w:val="2B579A"/>
            <w:shd w:val="clear" w:color="auto" w:fill="E6E6E6"/>
          </w:rPr>
          <w:fldChar w:fldCharType="separate"/>
        </w:r>
        <w:r w:rsidR="00396021">
          <w:rPr>
            <w:noProof/>
          </w:rPr>
          <w:t>5</w:t>
        </w:r>
        <w:r w:rsidRPr="00876BF1">
          <w:rPr>
            <w:color w:val="2B579A"/>
            <w:shd w:val="clear" w:color="auto" w:fill="E6E6E6"/>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B378F" w14:textId="77777777" w:rsidR="00277946" w:rsidRDefault="00277946" w:rsidP="005D1091">
    <w:pPr>
      <w:pStyle w:val="Kopfzeile"/>
      <w:tabs>
        <w:tab w:val="clear" w:pos="4680"/>
      </w:tabs>
      <w:ind w:firstLine="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ebli Kai (aeblikai)">
    <w15:presenceInfo w15:providerId="AD" w15:userId="S::aeblikai@students.zhaw.ch::847c5424-26e0-4c12-9490-cf5df5bf8d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BF1"/>
    <w:rsid w:val="00014F15"/>
    <w:rsid w:val="0001636D"/>
    <w:rsid w:val="00021F82"/>
    <w:rsid w:val="00027BB0"/>
    <w:rsid w:val="00043577"/>
    <w:rsid w:val="000509A6"/>
    <w:rsid w:val="00082682"/>
    <w:rsid w:val="000B501D"/>
    <w:rsid w:val="000F68FF"/>
    <w:rsid w:val="001026F5"/>
    <w:rsid w:val="00106679"/>
    <w:rsid w:val="00121463"/>
    <w:rsid w:val="001549EC"/>
    <w:rsid w:val="001C113A"/>
    <w:rsid w:val="001C349A"/>
    <w:rsid w:val="001E0045"/>
    <w:rsid w:val="001E2904"/>
    <w:rsid w:val="001E7414"/>
    <w:rsid w:val="0023715C"/>
    <w:rsid w:val="002426CD"/>
    <w:rsid w:val="002609DF"/>
    <w:rsid w:val="002654C4"/>
    <w:rsid w:val="00277946"/>
    <w:rsid w:val="002840F2"/>
    <w:rsid w:val="00293A75"/>
    <w:rsid w:val="002D19B4"/>
    <w:rsid w:val="002D4FCB"/>
    <w:rsid w:val="002E077C"/>
    <w:rsid w:val="00307FAC"/>
    <w:rsid w:val="00347FC1"/>
    <w:rsid w:val="00365F63"/>
    <w:rsid w:val="0038337B"/>
    <w:rsid w:val="00383BA8"/>
    <w:rsid w:val="003926F6"/>
    <w:rsid w:val="00396021"/>
    <w:rsid w:val="003A0BCA"/>
    <w:rsid w:val="003E192C"/>
    <w:rsid w:val="003E7C4B"/>
    <w:rsid w:val="004007FB"/>
    <w:rsid w:val="00401CAC"/>
    <w:rsid w:val="00451272"/>
    <w:rsid w:val="004567F2"/>
    <w:rsid w:val="00464B9A"/>
    <w:rsid w:val="004855B0"/>
    <w:rsid w:val="004A0D6A"/>
    <w:rsid w:val="004A3287"/>
    <w:rsid w:val="004F711F"/>
    <w:rsid w:val="00501369"/>
    <w:rsid w:val="005022FD"/>
    <w:rsid w:val="00511778"/>
    <w:rsid w:val="00511ABB"/>
    <w:rsid w:val="00523843"/>
    <w:rsid w:val="005557CC"/>
    <w:rsid w:val="00566F2A"/>
    <w:rsid w:val="005718E9"/>
    <w:rsid w:val="005846AF"/>
    <w:rsid w:val="005D0BE6"/>
    <w:rsid w:val="005D1091"/>
    <w:rsid w:val="005E5F45"/>
    <w:rsid w:val="00611FD8"/>
    <w:rsid w:val="006208A1"/>
    <w:rsid w:val="006309E6"/>
    <w:rsid w:val="00641370"/>
    <w:rsid w:val="00662089"/>
    <w:rsid w:val="00667720"/>
    <w:rsid w:val="00667ED8"/>
    <w:rsid w:val="006B3F83"/>
    <w:rsid w:val="00720326"/>
    <w:rsid w:val="0072705F"/>
    <w:rsid w:val="0073069D"/>
    <w:rsid w:val="0073640D"/>
    <w:rsid w:val="007A1CBF"/>
    <w:rsid w:val="007A7FB9"/>
    <w:rsid w:val="007E34B5"/>
    <w:rsid w:val="007F3F81"/>
    <w:rsid w:val="007F568F"/>
    <w:rsid w:val="00864D9F"/>
    <w:rsid w:val="008752D8"/>
    <w:rsid w:val="00876BF1"/>
    <w:rsid w:val="00897DA8"/>
    <w:rsid w:val="008B54C9"/>
    <w:rsid w:val="008C06EA"/>
    <w:rsid w:val="008C24D4"/>
    <w:rsid w:val="008D0FA4"/>
    <w:rsid w:val="008D5ADC"/>
    <w:rsid w:val="008E341E"/>
    <w:rsid w:val="008F03A0"/>
    <w:rsid w:val="00906CA7"/>
    <w:rsid w:val="0091195C"/>
    <w:rsid w:val="00926BDB"/>
    <w:rsid w:val="00933663"/>
    <w:rsid w:val="0095513F"/>
    <w:rsid w:val="009575A5"/>
    <w:rsid w:val="0099758A"/>
    <w:rsid w:val="009B22E0"/>
    <w:rsid w:val="009E2843"/>
    <w:rsid w:val="009E58E1"/>
    <w:rsid w:val="00A01664"/>
    <w:rsid w:val="00A04C9E"/>
    <w:rsid w:val="00A50748"/>
    <w:rsid w:val="00A53CE3"/>
    <w:rsid w:val="00A826C6"/>
    <w:rsid w:val="00AA5E3D"/>
    <w:rsid w:val="00AB0E43"/>
    <w:rsid w:val="00AD4C95"/>
    <w:rsid w:val="00AE46D8"/>
    <w:rsid w:val="00AF2736"/>
    <w:rsid w:val="00B06C87"/>
    <w:rsid w:val="00B123D9"/>
    <w:rsid w:val="00B359DF"/>
    <w:rsid w:val="00B40AF6"/>
    <w:rsid w:val="00B5198B"/>
    <w:rsid w:val="00BA212E"/>
    <w:rsid w:val="00BC3F63"/>
    <w:rsid w:val="00BE0359"/>
    <w:rsid w:val="00BE3784"/>
    <w:rsid w:val="00C0229A"/>
    <w:rsid w:val="00C26F64"/>
    <w:rsid w:val="00C32A43"/>
    <w:rsid w:val="00C4379C"/>
    <w:rsid w:val="00C64127"/>
    <w:rsid w:val="00C65E43"/>
    <w:rsid w:val="00C74123"/>
    <w:rsid w:val="00CA668E"/>
    <w:rsid w:val="00CB7A22"/>
    <w:rsid w:val="00CC54B9"/>
    <w:rsid w:val="00CE087A"/>
    <w:rsid w:val="00D17C67"/>
    <w:rsid w:val="00D275FB"/>
    <w:rsid w:val="00D30FFD"/>
    <w:rsid w:val="00D45E99"/>
    <w:rsid w:val="00D50C5F"/>
    <w:rsid w:val="00D63D94"/>
    <w:rsid w:val="00D83A6D"/>
    <w:rsid w:val="00DA65B3"/>
    <w:rsid w:val="00DC373E"/>
    <w:rsid w:val="00DC7558"/>
    <w:rsid w:val="00E07B4F"/>
    <w:rsid w:val="00E33C69"/>
    <w:rsid w:val="00E412DB"/>
    <w:rsid w:val="00E5410F"/>
    <w:rsid w:val="00E9453A"/>
    <w:rsid w:val="00ED4FB4"/>
    <w:rsid w:val="00ED52F7"/>
    <w:rsid w:val="00F4365A"/>
    <w:rsid w:val="00F60B8F"/>
    <w:rsid w:val="00F74983"/>
    <w:rsid w:val="00F83005"/>
    <w:rsid w:val="00F9201F"/>
    <w:rsid w:val="00FC0873"/>
    <w:rsid w:val="00FF1530"/>
    <w:rsid w:val="0B42A133"/>
    <w:rsid w:val="6A00659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5DA8F2"/>
  <w15:chartTrackingRefBased/>
  <w15:docId w15:val="{2A898EBD-1128-4D93-8799-0E6985C1E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4379C"/>
    <w:pPr>
      <w:spacing w:line="480" w:lineRule="auto"/>
      <w:ind w:firstLine="720"/>
    </w:pPr>
    <w:rPr>
      <w:rFonts w:ascii="Times New Roman" w:hAnsi="Times New Roman" w:cs="Times New Roman"/>
      <w:sz w:val="24"/>
    </w:rPr>
  </w:style>
  <w:style w:type="paragraph" w:styleId="berschrift1">
    <w:name w:val="heading 1"/>
    <w:basedOn w:val="Standard"/>
    <w:next w:val="Standard"/>
    <w:link w:val="berschrift1Zchn"/>
    <w:uiPriority w:val="9"/>
    <w:qFormat/>
    <w:rsid w:val="00C4379C"/>
    <w:pPr>
      <w:spacing w:before="3840"/>
      <w:jc w:val="center"/>
      <w:outlineLvl w:val="0"/>
    </w:pPr>
  </w:style>
  <w:style w:type="paragraph" w:styleId="berschrift2">
    <w:name w:val="heading 2"/>
    <w:basedOn w:val="Standard"/>
    <w:next w:val="Standard"/>
    <w:link w:val="berschrift2Zchn"/>
    <w:uiPriority w:val="9"/>
    <w:unhideWhenUsed/>
    <w:qFormat/>
    <w:rsid w:val="008752D8"/>
    <w:pPr>
      <w:ind w:firstLine="0"/>
      <w:jc w:val="center"/>
      <w:outlineLvl w:val="1"/>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76BF1"/>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876BF1"/>
  </w:style>
  <w:style w:type="paragraph" w:styleId="Fuzeile">
    <w:name w:val="footer"/>
    <w:basedOn w:val="Standard"/>
    <w:link w:val="FuzeileZchn"/>
    <w:uiPriority w:val="99"/>
    <w:unhideWhenUsed/>
    <w:rsid w:val="00876BF1"/>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876BF1"/>
  </w:style>
  <w:style w:type="character" w:styleId="Hyperlink">
    <w:name w:val="Hyperlink"/>
    <w:basedOn w:val="Absatz-Standardschriftart"/>
    <w:uiPriority w:val="99"/>
    <w:unhideWhenUsed/>
    <w:rsid w:val="002E077C"/>
    <w:rPr>
      <w:color w:val="0563C1" w:themeColor="hyperlink"/>
      <w:u w:val="single"/>
    </w:rPr>
  </w:style>
  <w:style w:type="character" w:customStyle="1" w:styleId="berschrift1Zchn">
    <w:name w:val="Überschrift 1 Zchn"/>
    <w:basedOn w:val="Absatz-Standardschriftart"/>
    <w:link w:val="berschrift1"/>
    <w:uiPriority w:val="9"/>
    <w:rsid w:val="00C4379C"/>
    <w:rPr>
      <w:rFonts w:ascii="Times New Roman" w:hAnsi="Times New Roman" w:cs="Times New Roman"/>
      <w:sz w:val="24"/>
    </w:rPr>
  </w:style>
  <w:style w:type="character" w:customStyle="1" w:styleId="berschrift2Zchn">
    <w:name w:val="Überschrift 2 Zchn"/>
    <w:basedOn w:val="Absatz-Standardschriftart"/>
    <w:link w:val="berschrift2"/>
    <w:uiPriority w:val="9"/>
    <w:rsid w:val="008752D8"/>
    <w:rPr>
      <w:rFonts w:ascii="Times New Roman" w:hAnsi="Times New Roman" w:cs="Times New Roman"/>
      <w:b/>
      <w:sz w:val="24"/>
    </w:rPr>
  </w:style>
  <w:style w:type="paragraph" w:styleId="KeinLeerraum">
    <w:name w:val="No Spacing"/>
    <w:basedOn w:val="Standard"/>
    <w:uiPriority w:val="1"/>
    <w:qFormat/>
    <w:rsid w:val="00C4379C"/>
  </w:style>
  <w:style w:type="paragraph" w:styleId="Zitat">
    <w:name w:val="Quote"/>
    <w:basedOn w:val="Standard"/>
    <w:next w:val="Standard"/>
    <w:link w:val="ZitatZchn"/>
    <w:uiPriority w:val="29"/>
    <w:qFormat/>
    <w:rsid w:val="00501369"/>
    <w:pPr>
      <w:ind w:left="720" w:firstLine="0"/>
    </w:pPr>
  </w:style>
  <w:style w:type="character" w:customStyle="1" w:styleId="ZitatZchn">
    <w:name w:val="Zitat Zchn"/>
    <w:basedOn w:val="Absatz-Standardschriftart"/>
    <w:link w:val="Zitat"/>
    <w:uiPriority w:val="29"/>
    <w:rsid w:val="00501369"/>
    <w:rPr>
      <w:rFonts w:ascii="Times New Roman" w:hAnsi="Times New Roman" w:cs="Times New Roman"/>
      <w:sz w:val="24"/>
    </w:rPr>
  </w:style>
  <w:style w:type="paragraph" w:styleId="Beschriftung">
    <w:name w:val="caption"/>
    <w:basedOn w:val="Standard"/>
    <w:next w:val="Standard"/>
    <w:uiPriority w:val="35"/>
    <w:unhideWhenUsed/>
    <w:qFormat/>
    <w:rsid w:val="00864D9F"/>
    <w:pPr>
      <w:spacing w:after="200" w:line="240" w:lineRule="auto"/>
    </w:pPr>
    <w:rPr>
      <w:i/>
      <w:iCs/>
      <w:color w:val="44546A" w:themeColor="text2"/>
      <w:sz w:val="18"/>
      <w:szCs w:val="18"/>
    </w:rPr>
  </w:style>
  <w:style w:type="character" w:styleId="Kommentarzeichen">
    <w:name w:val="annotation reference"/>
    <w:basedOn w:val="Absatz-Standardschriftart"/>
    <w:uiPriority w:val="99"/>
    <w:semiHidden/>
    <w:unhideWhenUsed/>
    <w:rsid w:val="008D0FA4"/>
    <w:rPr>
      <w:sz w:val="16"/>
      <w:szCs w:val="16"/>
    </w:rPr>
  </w:style>
  <w:style w:type="paragraph" w:styleId="Kommentartext">
    <w:name w:val="annotation text"/>
    <w:basedOn w:val="Standard"/>
    <w:link w:val="KommentartextZchn"/>
    <w:uiPriority w:val="99"/>
    <w:unhideWhenUsed/>
    <w:rsid w:val="008D0FA4"/>
    <w:pPr>
      <w:spacing w:line="240" w:lineRule="auto"/>
    </w:pPr>
    <w:rPr>
      <w:sz w:val="20"/>
      <w:szCs w:val="20"/>
    </w:rPr>
  </w:style>
  <w:style w:type="character" w:customStyle="1" w:styleId="KommentartextZchn">
    <w:name w:val="Kommentartext Zchn"/>
    <w:basedOn w:val="Absatz-Standardschriftart"/>
    <w:link w:val="Kommentartext"/>
    <w:uiPriority w:val="99"/>
    <w:rsid w:val="008D0FA4"/>
    <w:rPr>
      <w:rFonts w:ascii="Times New Roman"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8D0FA4"/>
    <w:rPr>
      <w:b/>
      <w:bCs/>
    </w:rPr>
  </w:style>
  <w:style w:type="character" w:customStyle="1" w:styleId="KommentarthemaZchn">
    <w:name w:val="Kommentarthema Zchn"/>
    <w:basedOn w:val="KommentartextZchn"/>
    <w:link w:val="Kommentarthema"/>
    <w:uiPriority w:val="99"/>
    <w:semiHidden/>
    <w:rsid w:val="008D0FA4"/>
    <w:rPr>
      <w:rFonts w:ascii="Times New Roman" w:hAnsi="Times New Roman" w:cs="Times New Roman"/>
      <w:b/>
      <w:bCs/>
      <w:sz w:val="20"/>
      <w:szCs w:val="20"/>
    </w:rPr>
  </w:style>
  <w:style w:type="character" w:styleId="Erwhnung">
    <w:name w:val="Mention"/>
    <w:basedOn w:val="Absatz-Standardschriftart"/>
    <w:uiPriority w:val="99"/>
    <w:unhideWhenUsed/>
    <w:rsid w:val="00D45E9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8893364">
      <w:bodyDiv w:val="1"/>
      <w:marLeft w:val="0"/>
      <w:marRight w:val="0"/>
      <w:marTop w:val="0"/>
      <w:marBottom w:val="0"/>
      <w:divBdr>
        <w:top w:val="none" w:sz="0" w:space="0" w:color="auto"/>
        <w:left w:val="none" w:sz="0" w:space="0" w:color="auto"/>
        <w:bottom w:val="none" w:sz="0" w:space="0" w:color="auto"/>
        <w:right w:val="none" w:sz="0" w:space="0" w:color="auto"/>
      </w:divBdr>
      <w:divsChild>
        <w:div w:id="139621713">
          <w:marLeft w:val="0"/>
          <w:marRight w:val="0"/>
          <w:marTop w:val="0"/>
          <w:marBottom w:val="0"/>
          <w:divBdr>
            <w:top w:val="none" w:sz="0" w:space="0" w:color="auto"/>
            <w:left w:val="none" w:sz="0" w:space="0" w:color="auto"/>
            <w:bottom w:val="none" w:sz="0" w:space="0" w:color="auto"/>
            <w:right w:val="none" w:sz="0" w:space="0" w:color="auto"/>
          </w:divBdr>
          <w:divsChild>
            <w:div w:id="944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424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libguides.uww.edu/apa/intext" TargetMode="External"/><Relationship Id="rId26" Type="http://schemas.openxmlformats.org/officeDocument/2006/relationships/hyperlink" Target="http://libguides.uww.edu/az.php?t=19166" TargetMode="External"/><Relationship Id="rId39" Type="http://schemas.microsoft.com/office/2019/05/relationships/documenttasks" Target="documenttasks/documenttasks1.xml"/><Relationship Id="rId3" Type="http://schemas.openxmlformats.org/officeDocument/2006/relationships/customXml" Target="../customXml/item3.xml"/><Relationship Id="rId21" Type="http://schemas.openxmlformats.org/officeDocument/2006/relationships/hyperlink" Target="http://libguides.uww.edu/" TargetMode="External"/><Relationship Id="rId34"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library.uww.edu/get-help/ask-a-librarian" TargetMode="External"/><Relationship Id="rId25" Type="http://schemas.openxmlformats.org/officeDocument/2006/relationships/hyperlink" Target="https://libproxy.uww.edu:9443/login?url=http://search.proquest.com/businesspremium?accountid=14791" TargetMode="External"/><Relationship Id="rId33" Type="http://schemas.openxmlformats.org/officeDocument/2006/relationships/hyperlink" Target="https://doi.org/10.xx.xxxxxxxxxx"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ibrary.uww.edu/" TargetMode="External"/><Relationship Id="rId20" Type="http://schemas.openxmlformats.org/officeDocument/2006/relationships/hyperlink" Target="http://libguides.uww.edu/evalweb" TargetMode="External"/><Relationship Id="rId29" Type="http://schemas.openxmlformats.org/officeDocument/2006/relationships/hyperlink" Target="https://doi.org/10.xx.xxxxxxxxxx"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hyperlink" Target="https://libproxy.uww.edu:9443/login?url=http://search.ebscohost.com/login.asp?profile=web&amp;defaultdb=eric" TargetMode="External"/><Relationship Id="rId32" Type="http://schemas.openxmlformats.org/officeDocument/2006/relationships/hyperlink" Target="https://doi.org/10.xx.xxxxxxxxxx" TargetMode="External"/><Relationship Id="rId37"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www.kibin.com/thesis-builder/type" TargetMode="External"/><Relationship Id="rId23" Type="http://schemas.openxmlformats.org/officeDocument/2006/relationships/hyperlink" Target="https://libproxy.uww.edu:9443/login?url=http://library.cqpress.com/cqres/lpext.dll?f=templates&amp;fn=titlepage.htm" TargetMode="External"/><Relationship Id="rId28" Type="http://schemas.openxmlformats.org/officeDocument/2006/relationships/hyperlink" Target="https://doi.org/10.xx.xxxxxxxxxx" TargetMode="Externa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libguides.uww.edu/apa/business" TargetMode="External"/><Relationship Id="rId31" Type="http://schemas.openxmlformats.org/officeDocument/2006/relationships/hyperlink" Target="https://doi.org/10.xx.xxxxxxxxxx"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yperlink" Target="https://libproxy.uww.edu:9443/login?url=http://search.ebscohost.com/login.asp?profile=web&amp;defaultdb=a9h" TargetMode="External"/><Relationship Id="rId27" Type="http://schemas.openxmlformats.org/officeDocument/2006/relationships/hyperlink" Target="http://libguides.uww.edu/apa/examples" TargetMode="External"/><Relationship Id="rId30" Type="http://schemas.openxmlformats.org/officeDocument/2006/relationships/hyperlink" Target="https://www.someurl.com/full/address" TargetMode="External"/><Relationship Id="rId35" Type="http://schemas.openxmlformats.org/officeDocument/2006/relationships/header" Target="header2.xml"/></Relationships>
</file>

<file path=word/documenttasks/documenttasks1.xml><?xml version="1.0" encoding="utf-8"?>
<t:Tasks xmlns:t="http://schemas.microsoft.com/office/tasks/2019/documenttasks" xmlns:oel="http://schemas.microsoft.com/office/2019/extlst">
  <t:Task id="{89F708E8-54F4-4942-B764-AC26D1EDB24F}">
    <t:Anchor>
      <t:Comment id="701565805"/>
    </t:Anchor>
    <t:History>
      <t:Event id="{3D2406AA-2AFA-4B06-8735-1EF8D0A5DF47}" time="2024-04-22T14:18:37.219Z">
        <t:Attribution userId="S::glah@zhaw.ch::442358f0-f998-4578-9caf-311d3e3f3622" userProvider="AD" userName="Glahn Christian (glah)"/>
        <t:Anchor>
          <t:Comment id="2013633923"/>
        </t:Anchor>
        <t:Create/>
      </t:Event>
      <t:Event id="{3576EC0D-BF85-4BEB-8A30-0CA04D257438}" time="2024-04-22T14:18:37.219Z">
        <t:Attribution userId="S::glah@zhaw.ch::442358f0-f998-4578-9caf-311d3e3f3622" userProvider="AD" userName="Glahn Christian (glah)"/>
        <t:Anchor>
          <t:Comment id="2013633923"/>
        </t:Anchor>
        <t:Assign userId="S::aeblikai@students.zhaw.ch::847c5424-26e0-4c12-9490-cf5df5bf8d0a" userProvider="AD" userName="Aebli Kai (aeblikai)"/>
      </t:Event>
      <t:Event id="{40F7A43F-FEBF-4771-B3CB-DF7A07FBB862}" time="2024-04-22T14:18:37.219Z">
        <t:Attribution userId="S::glah@zhaw.ch::442358f0-f998-4578-9caf-311d3e3f3622" userProvider="AD" userName="Glahn Christian (glah)"/>
        <t:Anchor>
          <t:Comment id="2013633923"/>
        </t:Anchor>
        <t:SetTitle title="@Aebli Kai (aeblikai) please make a copy of the template first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8" ma:contentTypeDescription="Ein neues Dokument erstellen." ma:contentTypeScope="" ma:versionID="a1fd482090d3aca6ff58cd7e488d3b04">
  <xsd:schema xmlns:xsd="http://www.w3.org/2001/XMLSchema" xmlns:xs="http://www.w3.org/2001/XMLSchema" xmlns:p="http://schemas.microsoft.com/office/2006/metadata/properties" xmlns:ns2="11395907-35be-499e-b408-a6a567614bb8" targetNamespace="http://schemas.microsoft.com/office/2006/metadata/properties" ma:root="true" ma:fieldsID="470ad79cb3b75645cd353d04151aef1e"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B3F94D-BB69-4948-A926-764DCFCA2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553CD4-B239-48A4-B6FD-DE222F69BE2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970D65-ED3D-418D-83C2-7C8BBF549E6A}">
  <ds:schemaRefs>
    <ds:schemaRef ds:uri="http://schemas.openxmlformats.org/officeDocument/2006/bibliography"/>
  </ds:schemaRefs>
</ds:datastoreItem>
</file>

<file path=customXml/itemProps4.xml><?xml version="1.0" encoding="utf-8"?>
<ds:datastoreItem xmlns:ds="http://schemas.openxmlformats.org/officeDocument/2006/customXml" ds:itemID="{73699932-8DC9-4FF3-A58E-599ED48A04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90</Words>
  <Characters>15691</Characters>
  <Application>Microsoft Office Word</Application>
  <DocSecurity>0</DocSecurity>
  <Lines>130</Lines>
  <Paragraphs>36</Paragraphs>
  <ScaleCrop>false</ScaleCrop>
  <HeadingPairs>
    <vt:vector size="2" baseType="variant">
      <vt:variant>
        <vt:lpstr>Titel</vt:lpstr>
      </vt:variant>
      <vt:variant>
        <vt:i4>1</vt:i4>
      </vt:variant>
    </vt:vector>
  </HeadingPairs>
  <TitlesOfParts>
    <vt:vector size="1" baseType="lpstr">
      <vt:lpstr/>
    </vt:vector>
  </TitlesOfParts>
  <Company>PSCC</Company>
  <LinksUpToDate>false</LinksUpToDate>
  <CharactersWithSpaces>1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gillespie</dc:creator>
  <cp:keywords/>
  <dc:description/>
  <cp:lastModifiedBy>Aebli Kai (aeblikai)</cp:lastModifiedBy>
  <cp:revision>3</cp:revision>
  <dcterms:created xsi:type="dcterms:W3CDTF">2024-04-22T14:25:00Z</dcterms:created>
  <dcterms:modified xsi:type="dcterms:W3CDTF">2024-04-2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DB308CCC26A445A9AF4143A1514B4A</vt:lpwstr>
  </property>
  <property fmtid="{D5CDD505-2E9C-101B-9397-08002B2CF9AE}" pid="3" name="MSIP_Label_10d9bad3-6dac-4e9a-89a3-89f3b8d247b2_Enabled">
    <vt:lpwstr>true</vt:lpwstr>
  </property>
  <property fmtid="{D5CDD505-2E9C-101B-9397-08002B2CF9AE}" pid="4" name="MSIP_Label_10d9bad3-6dac-4e9a-89a3-89f3b8d247b2_SetDate">
    <vt:lpwstr>2024-03-07T14:15:39Z</vt:lpwstr>
  </property>
  <property fmtid="{D5CDD505-2E9C-101B-9397-08002B2CF9AE}" pid="5" name="MSIP_Label_10d9bad3-6dac-4e9a-89a3-89f3b8d247b2_Method">
    <vt:lpwstr>Standard</vt:lpwstr>
  </property>
  <property fmtid="{D5CDD505-2E9C-101B-9397-08002B2CF9AE}" pid="6" name="MSIP_Label_10d9bad3-6dac-4e9a-89a3-89f3b8d247b2_Name">
    <vt:lpwstr>10d9bad3-6dac-4e9a-89a3-89f3b8d247b2</vt:lpwstr>
  </property>
  <property fmtid="{D5CDD505-2E9C-101B-9397-08002B2CF9AE}" pid="7" name="MSIP_Label_10d9bad3-6dac-4e9a-89a3-89f3b8d247b2_SiteId">
    <vt:lpwstr>5d1a9f9d-201f-4a10-b983-451cf65cbc1e</vt:lpwstr>
  </property>
  <property fmtid="{D5CDD505-2E9C-101B-9397-08002B2CF9AE}" pid="8" name="MSIP_Label_10d9bad3-6dac-4e9a-89a3-89f3b8d247b2_ActionId">
    <vt:lpwstr>0c075d3d-0776-4c8b-9ec6-281c88aacd9b</vt:lpwstr>
  </property>
  <property fmtid="{D5CDD505-2E9C-101B-9397-08002B2CF9AE}" pid="9" name="MSIP_Label_10d9bad3-6dac-4e9a-89a3-89f3b8d247b2_ContentBits">
    <vt:lpwstr>0</vt:lpwstr>
  </property>
  <property fmtid="{D5CDD505-2E9C-101B-9397-08002B2CF9AE}" pid="10" name="ZOTERO_PREF_1">
    <vt:lpwstr>&lt;data data-version="3" zotero-version="6.0.36"&gt;&lt;session id="0BNLFS2K"/&gt;&lt;style id="http://www.zotero.org/styles/apa" locale="de-DE" hasBibliography="1" bibliographyStyleHasBeenSet="0"/&gt;&lt;prefs&gt;&lt;pref name="fieldType" value="Field"/&gt;&lt;pref name="automaticJourn</vt:lpwstr>
  </property>
  <property fmtid="{D5CDD505-2E9C-101B-9397-08002B2CF9AE}" pid="11" name="ZOTERO_PREF_2">
    <vt:lpwstr>alAbbreviations" value="true"/&gt;&lt;/prefs&gt;&lt;/data&gt;</vt:lpwstr>
  </property>
</Properties>
</file>